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20B539" w14:textId="1BA457FB" w:rsidR="00194696" w:rsidRDefault="00875890" w:rsidP="006038AF">
      <w:pPr>
        <w:spacing w:line="240" w:lineRule="auto"/>
        <w:jc w:val="center"/>
        <w:rPr>
          <w:rFonts w:ascii="Times New Roman" w:hAnsi="Times New Roman" w:cs="Times New Roman"/>
          <w:b/>
          <w:bCs/>
          <w:sz w:val="28"/>
          <w:szCs w:val="28"/>
        </w:rPr>
      </w:pPr>
      <w:bookmarkStart w:id="0" w:name="_Hlk195868111"/>
      <w:r>
        <w:rPr>
          <w:rFonts w:ascii="Times New Roman" w:hAnsi="Times New Roman" w:cs="Times New Roman"/>
          <w:b/>
          <w:bCs/>
          <w:sz w:val="28"/>
          <w:szCs w:val="28"/>
        </w:rPr>
        <w:t>SUPERVISI PENDIDIKAN</w:t>
      </w:r>
    </w:p>
    <w:p w14:paraId="47D53CC6" w14:textId="77777777" w:rsidR="00194696" w:rsidRDefault="00875890" w:rsidP="00A009B3">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Oleh:</w:t>
      </w:r>
    </w:p>
    <w:p w14:paraId="07AD4677" w14:textId="04C114B9" w:rsidR="00A009B3" w:rsidRPr="00271144" w:rsidRDefault="00875890" w:rsidP="00271144">
      <w:pPr>
        <w:spacing w:after="0" w:line="240" w:lineRule="auto"/>
        <w:jc w:val="center"/>
        <w:rPr>
          <w:rFonts w:ascii="Times New Roman" w:hAnsi="Times New Roman" w:cs="Times New Roman"/>
          <w:b/>
          <w:bCs/>
          <w:sz w:val="22"/>
          <w:szCs w:val="22"/>
          <w:vertAlign w:val="superscript"/>
          <w:lang w:val="en-US"/>
        </w:rPr>
      </w:pPr>
      <w:r>
        <w:rPr>
          <w:rFonts w:ascii="Times New Roman" w:hAnsi="Times New Roman" w:cs="Times New Roman"/>
          <w:b/>
          <w:bCs/>
          <w:sz w:val="22"/>
          <w:szCs w:val="22"/>
        </w:rPr>
        <w:t>Roditu Biku</w:t>
      </w:r>
      <w:r>
        <w:rPr>
          <w:rFonts w:ascii="Times New Roman" w:hAnsi="Times New Roman" w:cs="Times New Roman"/>
          <w:b/>
          <w:bCs/>
          <w:sz w:val="22"/>
          <w:szCs w:val="22"/>
          <w:lang w:val="en-US"/>
        </w:rPr>
        <w:t xml:space="preserve"> </w:t>
      </w:r>
      <w:r>
        <w:rPr>
          <w:rFonts w:ascii="Times New Roman" w:hAnsi="Times New Roman" w:cs="Times New Roman"/>
          <w:b/>
          <w:bCs/>
          <w:sz w:val="22"/>
          <w:szCs w:val="22"/>
        </w:rPr>
        <w:t>Drotillah</w:t>
      </w:r>
      <w:r>
        <w:rPr>
          <w:rFonts w:ascii="Times New Roman" w:hAnsi="Times New Roman" w:cs="Times New Roman"/>
          <w:b/>
          <w:bCs/>
          <w:sz w:val="22"/>
          <w:szCs w:val="22"/>
          <w:lang w:val="en-US"/>
        </w:rPr>
        <w:t xml:space="preserve"> </w:t>
      </w:r>
      <w:r>
        <w:rPr>
          <w:rFonts w:ascii="Times New Roman" w:hAnsi="Times New Roman" w:cs="Times New Roman"/>
          <w:b/>
          <w:bCs/>
          <w:sz w:val="22"/>
          <w:szCs w:val="22"/>
          <w:vertAlign w:val="superscript"/>
          <w:lang w:val="en-US"/>
        </w:rPr>
        <w:t>1</w:t>
      </w:r>
      <w:r>
        <w:rPr>
          <w:rFonts w:ascii="Times New Roman" w:hAnsi="Times New Roman" w:cs="Times New Roman"/>
          <w:b/>
          <w:bCs/>
          <w:sz w:val="22"/>
          <w:szCs w:val="22"/>
        </w:rPr>
        <w:t>, Rodhotul Jannah</w:t>
      </w:r>
      <w:r>
        <w:rPr>
          <w:rFonts w:ascii="Times New Roman" w:hAnsi="Times New Roman" w:cs="Times New Roman"/>
          <w:b/>
          <w:bCs/>
          <w:sz w:val="22"/>
          <w:szCs w:val="22"/>
          <w:lang w:val="en-US"/>
        </w:rPr>
        <w:t xml:space="preserve"> </w:t>
      </w:r>
      <w:r>
        <w:rPr>
          <w:rFonts w:ascii="Times New Roman" w:hAnsi="Times New Roman" w:cs="Times New Roman"/>
          <w:b/>
          <w:bCs/>
          <w:sz w:val="22"/>
          <w:szCs w:val="22"/>
          <w:vertAlign w:val="superscript"/>
          <w:lang w:val="en-US"/>
        </w:rPr>
        <w:t>2</w:t>
      </w:r>
      <w:r>
        <w:rPr>
          <w:rFonts w:ascii="Times New Roman" w:hAnsi="Times New Roman" w:cs="Times New Roman"/>
          <w:b/>
          <w:bCs/>
          <w:sz w:val="22"/>
          <w:szCs w:val="22"/>
          <w:vertAlign w:val="superscript"/>
        </w:rPr>
        <w:t>,</w:t>
      </w:r>
      <w:r>
        <w:rPr>
          <w:rFonts w:ascii="Times New Roman" w:hAnsi="Times New Roman" w:cs="Times New Roman"/>
          <w:b/>
          <w:bCs/>
          <w:sz w:val="22"/>
          <w:szCs w:val="22"/>
        </w:rPr>
        <w:t xml:space="preserve"> Muhammad Farhan Tazakka</w:t>
      </w:r>
      <w:r>
        <w:rPr>
          <w:rFonts w:ascii="Times New Roman" w:hAnsi="Times New Roman" w:cs="Times New Roman"/>
          <w:b/>
          <w:bCs/>
          <w:sz w:val="22"/>
          <w:szCs w:val="22"/>
          <w:lang w:val="en-US"/>
        </w:rPr>
        <w:t xml:space="preserve"> </w:t>
      </w:r>
      <w:r>
        <w:rPr>
          <w:rFonts w:ascii="Times New Roman" w:hAnsi="Times New Roman" w:cs="Times New Roman"/>
          <w:b/>
          <w:bCs/>
          <w:sz w:val="22"/>
          <w:szCs w:val="22"/>
          <w:vertAlign w:val="superscript"/>
          <w:lang w:val="en-US"/>
        </w:rPr>
        <w:t>3</w:t>
      </w:r>
      <w:r>
        <w:rPr>
          <w:rFonts w:ascii="Times New Roman" w:hAnsi="Times New Roman" w:cs="Times New Roman"/>
          <w:b/>
          <w:bCs/>
          <w:sz w:val="22"/>
          <w:szCs w:val="22"/>
          <w:vertAlign w:val="superscript"/>
        </w:rPr>
        <w:t>,</w:t>
      </w:r>
      <w:r>
        <w:rPr>
          <w:rFonts w:ascii="Times New Roman" w:hAnsi="Times New Roman" w:cs="Times New Roman"/>
          <w:b/>
          <w:bCs/>
          <w:sz w:val="22"/>
          <w:szCs w:val="22"/>
        </w:rPr>
        <w:t xml:space="preserve"> Muhammad Iqbal Sholih</w:t>
      </w:r>
      <w:r>
        <w:rPr>
          <w:rFonts w:ascii="Times New Roman" w:hAnsi="Times New Roman" w:cs="Times New Roman"/>
          <w:b/>
          <w:bCs/>
          <w:sz w:val="22"/>
          <w:szCs w:val="22"/>
          <w:lang w:val="en-US"/>
        </w:rPr>
        <w:t xml:space="preserve"> </w:t>
      </w:r>
      <w:r>
        <w:rPr>
          <w:rFonts w:ascii="Times New Roman" w:hAnsi="Times New Roman" w:cs="Times New Roman"/>
          <w:b/>
          <w:bCs/>
          <w:sz w:val="22"/>
          <w:szCs w:val="22"/>
          <w:vertAlign w:val="superscript"/>
          <w:lang w:val="en-US"/>
        </w:rPr>
        <w:t>4</w:t>
      </w:r>
      <w:r>
        <w:rPr>
          <w:rFonts w:ascii="Times New Roman" w:hAnsi="Times New Roman" w:cs="Times New Roman"/>
          <w:b/>
          <w:bCs/>
          <w:sz w:val="22"/>
          <w:szCs w:val="22"/>
          <w:vertAlign w:val="superscript"/>
        </w:rPr>
        <w:t>,</w:t>
      </w:r>
      <w:r>
        <w:rPr>
          <w:rFonts w:ascii="Times New Roman" w:hAnsi="Times New Roman" w:cs="Times New Roman"/>
          <w:b/>
          <w:bCs/>
          <w:sz w:val="22"/>
          <w:szCs w:val="22"/>
        </w:rPr>
        <w:t xml:space="preserve"> Fatkhulloh Wijiyanto</w:t>
      </w:r>
      <w:r>
        <w:rPr>
          <w:rFonts w:ascii="Times New Roman" w:hAnsi="Times New Roman" w:cs="Times New Roman"/>
          <w:b/>
          <w:bCs/>
          <w:sz w:val="22"/>
          <w:szCs w:val="22"/>
          <w:lang w:val="en-US"/>
        </w:rPr>
        <w:t xml:space="preserve"> </w:t>
      </w:r>
      <w:r>
        <w:rPr>
          <w:rFonts w:ascii="Times New Roman" w:hAnsi="Times New Roman" w:cs="Times New Roman"/>
          <w:b/>
          <w:bCs/>
          <w:sz w:val="22"/>
          <w:szCs w:val="22"/>
          <w:vertAlign w:val="superscript"/>
          <w:lang w:val="en-US"/>
        </w:rPr>
        <w:t>5</w:t>
      </w:r>
      <w:r>
        <w:rPr>
          <w:rFonts w:ascii="Times New Roman" w:hAnsi="Times New Roman" w:cs="Times New Roman"/>
          <w:b/>
          <w:bCs/>
          <w:sz w:val="22"/>
          <w:szCs w:val="22"/>
        </w:rPr>
        <w:t>, Muhammad Yasir Reza</w:t>
      </w:r>
      <w:r>
        <w:rPr>
          <w:rFonts w:ascii="Times New Roman" w:hAnsi="Times New Roman" w:cs="Times New Roman"/>
          <w:b/>
          <w:bCs/>
          <w:sz w:val="22"/>
          <w:szCs w:val="22"/>
          <w:lang w:val="en-US"/>
        </w:rPr>
        <w:t xml:space="preserve"> </w:t>
      </w:r>
      <w:r>
        <w:rPr>
          <w:rFonts w:ascii="Times New Roman" w:hAnsi="Times New Roman" w:cs="Times New Roman"/>
          <w:b/>
          <w:bCs/>
          <w:sz w:val="22"/>
          <w:szCs w:val="22"/>
          <w:vertAlign w:val="superscript"/>
          <w:lang w:val="en-US"/>
        </w:rPr>
        <w:t>6</w:t>
      </w:r>
      <w:r>
        <w:rPr>
          <w:rFonts w:ascii="Times New Roman" w:hAnsi="Times New Roman" w:cs="Times New Roman"/>
          <w:b/>
          <w:bCs/>
          <w:sz w:val="22"/>
          <w:szCs w:val="22"/>
        </w:rPr>
        <w:t>, Dwi Ridha Rahmawati</w:t>
      </w:r>
      <w:r>
        <w:rPr>
          <w:rFonts w:ascii="Times New Roman" w:hAnsi="Times New Roman" w:cs="Times New Roman"/>
          <w:b/>
          <w:bCs/>
          <w:sz w:val="22"/>
          <w:szCs w:val="22"/>
          <w:lang w:val="en-US"/>
        </w:rPr>
        <w:t xml:space="preserve"> </w:t>
      </w:r>
      <w:r>
        <w:rPr>
          <w:rFonts w:ascii="Times New Roman" w:hAnsi="Times New Roman" w:cs="Times New Roman"/>
          <w:b/>
          <w:bCs/>
          <w:sz w:val="22"/>
          <w:szCs w:val="22"/>
          <w:vertAlign w:val="superscript"/>
          <w:lang w:val="en-US"/>
        </w:rPr>
        <w:t>7,</w:t>
      </w:r>
      <w:r w:rsidR="00A009B3">
        <w:rPr>
          <w:rFonts w:ascii="Times New Roman" w:hAnsi="Times New Roman" w:cs="Times New Roman"/>
          <w:b/>
          <w:bCs/>
          <w:sz w:val="22"/>
          <w:szCs w:val="22"/>
          <w:lang w:val="en-US"/>
        </w:rPr>
        <w:t xml:space="preserve">Wahyu </w:t>
      </w:r>
      <w:proofErr w:type="spellStart"/>
      <w:r w:rsidR="00A009B3">
        <w:rPr>
          <w:rFonts w:ascii="Times New Roman" w:hAnsi="Times New Roman" w:cs="Times New Roman"/>
          <w:b/>
          <w:bCs/>
          <w:sz w:val="22"/>
          <w:szCs w:val="22"/>
          <w:lang w:val="en-US"/>
        </w:rPr>
        <w:t>Kholis</w:t>
      </w:r>
      <w:proofErr w:type="spellEnd"/>
      <w:r w:rsidR="00A009B3">
        <w:rPr>
          <w:rFonts w:ascii="Times New Roman" w:hAnsi="Times New Roman" w:cs="Times New Roman"/>
          <w:b/>
          <w:bCs/>
          <w:sz w:val="22"/>
          <w:szCs w:val="22"/>
          <w:lang w:val="en-US"/>
        </w:rPr>
        <w:t xml:space="preserve"> Prihantoro</w:t>
      </w:r>
      <w:r>
        <w:rPr>
          <w:rFonts w:ascii="Times New Roman" w:hAnsi="Times New Roman" w:cs="Times New Roman"/>
          <w:b/>
          <w:bCs/>
          <w:sz w:val="22"/>
          <w:szCs w:val="22"/>
          <w:vertAlign w:val="superscript"/>
          <w:lang w:val="en-US"/>
        </w:rPr>
        <w:t>8</w:t>
      </w:r>
    </w:p>
    <w:p w14:paraId="61A27DC5" w14:textId="70728AC2" w:rsidR="00194696" w:rsidRDefault="00875890" w:rsidP="00A009B3">
      <w:pPr>
        <w:spacing w:after="0" w:line="240" w:lineRule="auto"/>
        <w:jc w:val="center"/>
        <w:rPr>
          <w:rFonts w:ascii="Times New Roman" w:hAnsi="Times New Roman" w:cs="Times New Roman"/>
          <w:sz w:val="22"/>
          <w:szCs w:val="22"/>
          <w:lang w:val="en-US"/>
        </w:rPr>
      </w:pPr>
      <w:r>
        <w:rPr>
          <w:rFonts w:ascii="Times New Roman" w:hAnsi="Times New Roman" w:cs="Times New Roman"/>
          <w:sz w:val="22"/>
          <w:szCs w:val="22"/>
          <w:lang w:val="en-US"/>
        </w:rPr>
        <w:t xml:space="preserve">Student of </w:t>
      </w:r>
      <w:r>
        <w:rPr>
          <w:rFonts w:ascii="Times New Roman" w:hAnsi="Times New Roman" w:cs="Times New Roman"/>
          <w:sz w:val="22"/>
          <w:szCs w:val="22"/>
        </w:rPr>
        <w:t xml:space="preserve"> Alma Ata</w:t>
      </w:r>
      <w:r>
        <w:rPr>
          <w:rFonts w:ascii="Times New Roman" w:hAnsi="Times New Roman" w:cs="Times New Roman"/>
          <w:sz w:val="22"/>
          <w:szCs w:val="22"/>
          <w:lang w:val="en-US"/>
        </w:rPr>
        <w:t xml:space="preserve"> University</w:t>
      </w:r>
    </w:p>
    <w:p w14:paraId="754227A3" w14:textId="77777777" w:rsidR="00A009B3" w:rsidRDefault="00A009B3" w:rsidP="00A009B3">
      <w:pPr>
        <w:spacing w:after="0" w:line="240" w:lineRule="auto"/>
        <w:jc w:val="center"/>
        <w:rPr>
          <w:rFonts w:ascii="Times New Roman" w:hAnsi="Times New Roman" w:cs="Times New Roman"/>
          <w:sz w:val="22"/>
          <w:szCs w:val="22"/>
          <w:lang w:val="en-US"/>
        </w:rPr>
      </w:pPr>
    </w:p>
    <w:p w14:paraId="31BFE015" w14:textId="41635579" w:rsidR="00194696" w:rsidRPr="00A009B3" w:rsidRDefault="00875890">
      <w:pPr>
        <w:spacing w:line="240" w:lineRule="auto"/>
        <w:jc w:val="center"/>
        <w:rPr>
          <w:rFonts w:ascii="Times New Roman" w:hAnsi="Times New Roman" w:cs="Times New Roman"/>
          <w:b/>
          <w:color w:val="0F9ED5" w:themeColor="accent4"/>
          <w:lang w:val="en-US"/>
          <w14:textOutline w14:w="0" w14:cap="flat" w14:cmpd="sng" w14:algn="ctr">
            <w14:noFill/>
            <w14:prstDash w14:val="solid"/>
            <w14:round/>
          </w14:textOutline>
          <w14:props3d w14:extrusionH="57150" w14:contourW="0" w14:prstMaterial="softEdge">
            <w14:bevelT w14:w="25400" w14:h="38100" w14:prst="circle"/>
          </w14:props3d>
        </w:rPr>
      </w:pPr>
      <w:r>
        <w:rPr>
          <w:rFonts w:ascii="Times New Roman" w:hAnsi="Times New Roman" w:cs="Times New Roman"/>
          <w:b/>
          <w:color w:val="0F9ED5" w:themeColor="accent4"/>
          <w:vertAlign w:val="superscript"/>
          <w:lang w:val="en-US"/>
          <w14:props3d w14:extrusionH="57150" w14:contourW="0" w14:prstMaterial="softEdge">
            <w14:bevelT w14:w="25400" w14:h="38100" w14:prst="circle"/>
          </w14:props3d>
        </w:rPr>
        <w:t>1</w:t>
      </w:r>
      <w:hyperlink r:id="rId8" w:history="1">
        <w:r>
          <w:rPr>
            <w:rStyle w:val="Hyperlink"/>
            <w:rFonts w:ascii="Times New Roman" w:hAnsi="Times New Roman" w:cs="Times New Roman"/>
            <w:b/>
            <w:color w:val="0F9ED5" w:themeColor="accent4"/>
            <w14:props3d w14:extrusionH="57150" w14:contourW="0" w14:prstMaterial="softEdge">
              <w14:bevelT w14:w="25400" w14:h="38100" w14:prst="circle"/>
            </w14:props3d>
          </w:rPr>
          <w:t>231100931@almaata.ac.id</w:t>
        </w:r>
      </w:hyperlink>
      <w:r>
        <w:rPr>
          <w:rStyle w:val="Hyperlink"/>
          <w:rFonts w:ascii="Times New Roman" w:hAnsi="Times New Roman" w:cs="Times New Roman"/>
          <w:b/>
          <w:color w:val="0F9ED5" w:themeColor="accent4"/>
          <w:lang w:val="en-US"/>
          <w14:props3d w14:extrusionH="57150" w14:contourW="0" w14:prstMaterial="softEdge">
            <w14:bevelT w14:w="25400" w14:h="38100" w14:prst="circle"/>
          </w14:props3d>
        </w:rPr>
        <w:t xml:space="preserve"> </w:t>
      </w:r>
      <w:r>
        <w:rPr>
          <w:rFonts w:ascii="Times New Roman" w:hAnsi="Times New Roman" w:cs="Times New Roman"/>
          <w:b/>
          <w:color w:val="0F9ED5" w:themeColor="accent4"/>
          <w14:props3d w14:extrusionH="57150" w14:contourW="0" w14:prstMaterial="softEdge">
            <w14:bevelT w14:w="25400" w14:h="38100" w14:prst="circle"/>
          </w14:props3d>
        </w:rPr>
        <w:t xml:space="preserve"> ,</w:t>
      </w:r>
      <w:r>
        <w:rPr>
          <w:rFonts w:ascii="Times New Roman" w:hAnsi="Times New Roman" w:cs="Times New Roman"/>
          <w:b/>
          <w:color w:val="0F9ED5" w:themeColor="accent4"/>
          <w:vertAlign w:val="superscript"/>
          <w14:props3d w14:extrusionH="57150" w14:contourW="0" w14:prstMaterial="softEdge">
            <w14:bevelT w14:w="25400" w14:h="38100" w14:prst="circle"/>
          </w14:props3d>
        </w:rPr>
        <w:t xml:space="preserve"> </w:t>
      </w:r>
      <w:r>
        <w:rPr>
          <w:rFonts w:ascii="Times New Roman" w:hAnsi="Times New Roman" w:cs="Times New Roman"/>
          <w:b/>
          <w:color w:val="0F9ED5" w:themeColor="accent4"/>
          <w:vertAlign w:val="superscript"/>
          <w:lang w:val="en-US"/>
          <w14:props3d w14:extrusionH="57150" w14:contourW="0" w14:prstMaterial="softEdge">
            <w14:bevelT w14:w="25400" w14:h="38100" w14:prst="circle"/>
          </w14:props3d>
        </w:rPr>
        <w:t>2</w:t>
      </w:r>
      <w:hyperlink r:id="rId9" w:history="1">
        <w:r>
          <w:rPr>
            <w:rStyle w:val="Hyperlink"/>
            <w:rFonts w:ascii="Times New Roman" w:hAnsi="Times New Roman" w:cs="Times New Roman"/>
            <w:b/>
            <w:color w:val="0F9ED5" w:themeColor="accent4"/>
            <w14:props3d w14:extrusionH="57150" w14:contourW="0" w14:prstMaterial="softEdge">
              <w14:bevelT w14:w="25400" w14:h="38100" w14:prst="circle"/>
            </w14:props3d>
          </w:rPr>
          <w:t>231100930@almaata.ac.id</w:t>
        </w:r>
      </w:hyperlink>
      <w:r>
        <w:rPr>
          <w:rFonts w:ascii="Times New Roman" w:hAnsi="Times New Roman" w:cs="Times New Roman"/>
          <w:b/>
          <w:color w:val="0F9ED5" w:themeColor="accent4"/>
          <w14:props3d w14:extrusionH="57150" w14:contourW="0" w14:prstMaterial="softEdge">
            <w14:bevelT w14:w="25400" w14:h="38100" w14:prst="circle"/>
          </w14:props3d>
        </w:rPr>
        <w:t xml:space="preserve"> , </w:t>
      </w:r>
      <w:r>
        <w:rPr>
          <w:rFonts w:ascii="Times New Roman" w:hAnsi="Times New Roman" w:cs="Times New Roman"/>
          <w:b/>
          <w:color w:val="0F9ED5" w:themeColor="accent4"/>
          <w:vertAlign w:val="superscript"/>
          <w:lang w:val="en-US"/>
          <w14:props3d w14:extrusionH="57150" w14:contourW="0" w14:prstMaterial="softEdge">
            <w14:bevelT w14:w="25400" w14:h="38100" w14:prst="circle"/>
          </w14:props3d>
        </w:rPr>
        <w:t>3</w:t>
      </w:r>
      <w:hyperlink r:id="rId10" w:history="1">
        <w:r>
          <w:rPr>
            <w:rStyle w:val="Hyperlink"/>
            <w:rFonts w:ascii="Times New Roman" w:hAnsi="Times New Roman" w:cs="Times New Roman"/>
            <w:b/>
            <w:color w:val="0F9ED5" w:themeColor="accent4"/>
            <w14:props3d w14:extrusionH="57150" w14:contourW="0" w14:prstMaterial="softEdge">
              <w14:bevelT w14:w="25400" w14:h="38100" w14:prst="circle"/>
            </w14:props3d>
          </w:rPr>
          <w:t>231100921@almaata.ac.id</w:t>
        </w:r>
      </w:hyperlink>
      <w:r>
        <w:rPr>
          <w:rFonts w:ascii="Times New Roman" w:hAnsi="Times New Roman" w:cs="Times New Roman"/>
          <w:b/>
          <w:color w:val="0F9ED5" w:themeColor="accent4"/>
          <w14:props3d w14:extrusionH="57150" w14:contourW="0" w14:prstMaterial="softEdge">
            <w14:bevelT w14:w="25400" w14:h="38100" w14:prst="circle"/>
          </w14:props3d>
        </w:rPr>
        <w:t xml:space="preserve"> , </w:t>
      </w:r>
      <w:r>
        <w:rPr>
          <w:rFonts w:ascii="Times New Roman" w:hAnsi="Times New Roman" w:cs="Times New Roman"/>
          <w:b/>
          <w:color w:val="0F9ED5" w:themeColor="accent4"/>
          <w:vertAlign w:val="superscript"/>
          <w:lang w:val="en-US"/>
          <w14:props3d w14:extrusionH="57150" w14:contourW="0" w14:prstMaterial="softEdge">
            <w14:bevelT w14:w="25400" w14:h="38100" w14:prst="circle"/>
          </w14:props3d>
        </w:rPr>
        <w:t>4</w:t>
      </w:r>
      <w:hyperlink r:id="rId11" w:history="1">
        <w:r>
          <w:rPr>
            <w:rStyle w:val="Hyperlink"/>
            <w:rFonts w:ascii="Times New Roman" w:hAnsi="Times New Roman" w:cs="Times New Roman"/>
            <w:b/>
            <w:color w:val="0F9ED5" w:themeColor="accent4"/>
            <w14:props3d w14:extrusionH="57150" w14:contourW="0" w14:prstMaterial="softEdge">
              <w14:bevelT w14:w="25400" w14:h="38100" w14:prst="circle"/>
            </w14:props3d>
          </w:rPr>
          <w:t>231100917@almaata.ac.id</w:t>
        </w:r>
      </w:hyperlink>
      <w:r>
        <w:rPr>
          <w:rFonts w:ascii="Times New Roman" w:hAnsi="Times New Roman" w:cs="Times New Roman"/>
          <w:b/>
          <w:color w:val="0F9ED5" w:themeColor="accent4"/>
          <w14:props3d w14:extrusionH="57150" w14:contourW="0" w14:prstMaterial="softEdge">
            <w14:bevelT w14:w="25400" w14:h="38100" w14:prst="circle"/>
          </w14:props3d>
        </w:rPr>
        <w:t xml:space="preserve"> ,</w:t>
      </w:r>
      <w:r>
        <w:rPr>
          <w:rFonts w:ascii="Times New Roman" w:hAnsi="Times New Roman" w:cs="Times New Roman"/>
          <w:b/>
          <w:color w:val="0F9ED5" w:themeColor="accent4"/>
          <w:vertAlign w:val="superscript"/>
          <w14:props3d w14:extrusionH="57150" w14:contourW="0" w14:prstMaterial="softEdge">
            <w14:bevelT w14:w="25400" w14:h="38100" w14:prst="circle"/>
          </w14:props3d>
        </w:rPr>
        <w:t xml:space="preserve"> </w:t>
      </w:r>
      <w:r>
        <w:rPr>
          <w:rFonts w:ascii="Times New Roman" w:hAnsi="Times New Roman" w:cs="Times New Roman"/>
          <w:b/>
          <w:color w:val="0F9ED5" w:themeColor="accent4"/>
          <w:vertAlign w:val="superscript"/>
          <w:lang w:val="en-US"/>
          <w14:props3d w14:extrusionH="57150" w14:contourW="0" w14:prstMaterial="softEdge">
            <w14:bevelT w14:w="25400" w14:h="38100" w14:prst="circle"/>
          </w14:props3d>
        </w:rPr>
        <w:t>5</w:t>
      </w:r>
      <w:hyperlink r:id="rId12" w:history="1">
        <w:r>
          <w:rPr>
            <w:rStyle w:val="Hyperlink"/>
            <w:rFonts w:ascii="Times New Roman" w:hAnsi="Times New Roman" w:cs="Times New Roman"/>
            <w:b/>
            <w:color w:val="0F9ED5" w:themeColor="accent4"/>
            <w14:props3d w14:extrusionH="57150" w14:contourW="0" w14:prstMaterial="softEdge">
              <w14:bevelT w14:w="25400" w14:h="38100" w14:prst="circle"/>
            </w14:props3d>
          </w:rPr>
          <w:t>2311009897@almaa.ac.id</w:t>
        </w:r>
      </w:hyperlink>
      <w:r>
        <w:rPr>
          <w:rFonts w:ascii="Times New Roman" w:hAnsi="Times New Roman" w:cs="Times New Roman"/>
          <w:b/>
          <w:color w:val="0F9ED5" w:themeColor="accent4"/>
          <w14:props3d w14:extrusionH="57150" w14:contourW="0" w14:prstMaterial="softEdge">
            <w14:bevelT w14:w="25400" w14:h="38100" w14:prst="circle"/>
          </w14:props3d>
        </w:rPr>
        <w:t xml:space="preserve"> , </w:t>
      </w:r>
      <w:r>
        <w:rPr>
          <w:rFonts w:ascii="Times New Roman" w:hAnsi="Times New Roman" w:cs="Times New Roman"/>
          <w:b/>
          <w:color w:val="0F9ED5" w:themeColor="accent4"/>
          <w:vertAlign w:val="superscript"/>
          <w:lang w:val="en-US"/>
          <w14:props3d w14:extrusionH="57150" w14:contourW="0" w14:prstMaterial="softEdge">
            <w14:bevelT w14:w="25400" w14:h="38100" w14:prst="circle"/>
          </w14:props3d>
        </w:rPr>
        <w:t>6</w:t>
      </w:r>
      <w:hyperlink r:id="rId13" w:history="1">
        <w:r>
          <w:rPr>
            <w:rStyle w:val="Hyperlink"/>
            <w:rFonts w:ascii="Times New Roman" w:hAnsi="Times New Roman" w:cs="Times New Roman"/>
            <w:b/>
            <w:color w:val="0F9ED5" w:themeColor="accent4"/>
            <w14:props3d w14:extrusionH="57150" w14:contourW="0" w14:prstMaterial="softEdge">
              <w14:bevelT w14:w="25400" w14:h="38100" w14:prst="circle"/>
            </w14:props3d>
          </w:rPr>
          <w:t>231100907@almaata.ac.id</w:t>
        </w:r>
      </w:hyperlink>
      <w:r>
        <w:rPr>
          <w:rFonts w:ascii="Times New Roman" w:hAnsi="Times New Roman" w:cs="Times New Roman"/>
          <w:b/>
          <w:color w:val="0F9ED5" w:themeColor="accent4"/>
          <w14:props3d w14:extrusionH="57150" w14:contourW="0" w14:prstMaterial="softEdge">
            <w14:bevelT w14:w="25400" w14:h="38100" w14:prst="circle"/>
          </w14:props3d>
        </w:rPr>
        <w:t xml:space="preserve"> , </w:t>
      </w:r>
      <w:r>
        <w:rPr>
          <w:rFonts w:ascii="Times New Roman" w:hAnsi="Times New Roman" w:cs="Times New Roman"/>
          <w:b/>
          <w:color w:val="0F9ED5" w:themeColor="accent4"/>
          <w:vertAlign w:val="superscript"/>
          <w:lang w:val="en-US"/>
          <w14:props3d w14:extrusionH="57150" w14:contourW="0" w14:prstMaterial="softEdge">
            <w14:bevelT w14:w="25400" w14:h="38100" w14:prst="circle"/>
          </w14:props3d>
        </w:rPr>
        <w:t>7</w:t>
      </w:r>
      <w:hyperlink r:id="rId14" w:history="1">
        <w:r>
          <w:rPr>
            <w:rStyle w:val="Hyperlink"/>
            <w:rFonts w:ascii="Times New Roman" w:hAnsi="Times New Roman" w:cs="Times New Roman"/>
            <w:b/>
            <w:color w:val="0F9ED5" w:themeColor="accent4"/>
            <w14:props3d w14:extrusionH="57150" w14:contourW="0" w14:prstMaterial="softEdge">
              <w14:bevelT w14:w="25400" w14:h="38100" w14:prst="circle"/>
            </w14:props3d>
          </w:rPr>
          <w:t>231100893@almaata.ac.id</w:t>
        </w:r>
      </w:hyperlink>
      <w:r>
        <w:rPr>
          <w:rFonts w:ascii="Times New Roman" w:hAnsi="Times New Roman" w:cs="Times New Roman"/>
          <w:b/>
          <w:color w:val="0F9ED5" w:themeColor="accent4"/>
          <w:lang w:val="en-US"/>
          <w14:props3d w14:extrusionH="57150" w14:contourW="0" w14:prstMaterial="softEdge">
            <w14:bevelT w14:w="25400" w14:h="38100" w14:prst="circle"/>
          </w14:props3d>
        </w:rPr>
        <w:t>,</w:t>
      </w:r>
      <w:r>
        <w:rPr>
          <w:rFonts w:ascii="Times New Roman" w:hAnsi="Times New Roman" w:cs="Times New Roman"/>
          <w:b/>
          <w:color w:val="0F9ED5" w:themeColor="accent4"/>
          <w:vertAlign w:val="superscript"/>
          <w:lang w:val="en-US"/>
          <w14:props3d w14:extrusionH="57150" w14:contourW="0" w14:prstMaterial="softEdge">
            <w14:bevelT w14:w="25400" w14:h="38100" w14:prst="circle"/>
          </w14:props3d>
        </w:rPr>
        <w:t>8</w:t>
      </w:r>
      <w:r>
        <w:rPr>
          <w:rFonts w:ascii="Times New Roman" w:hAnsi="Times New Roman" w:cs="Times New Roman"/>
          <w:b/>
          <w:color w:val="0F9ED5" w:themeColor="accent4"/>
          <w:lang w:val="en-US"/>
          <w14:props3d w14:extrusionH="57150" w14:contourW="0" w14:prstMaterial="softEdge">
            <w14:bevelT w14:w="25400" w14:h="38100" w14:prst="circle"/>
          </w14:props3d>
        </w:rPr>
        <w:t xml:space="preserve"> </w:t>
      </w:r>
      <w:hyperlink r:id="rId15" w:history="1">
        <w:r w:rsidR="00A009B3" w:rsidRPr="00A009B3">
          <w:rPr>
            <w:rStyle w:val="Hyperlink"/>
            <w:rFonts w:ascii="Times New Roman" w:hAnsi="Times New Roman" w:cs="Times New Roman"/>
            <w:b/>
            <w:color w:val="0F9ED5" w:themeColor="accent4"/>
            <w:lang w:val="en-US"/>
            <w14:textOutline w14:w="0" w14:cap="flat" w14:cmpd="sng" w14:algn="ctr">
              <w14:noFill/>
              <w14:prstDash w14:val="solid"/>
              <w14:round/>
            </w14:textOutline>
            <w14:props3d w14:extrusionH="57150" w14:contourW="0" w14:prstMaterial="softEdge">
              <w14:bevelT w14:w="25400" w14:h="38100" w14:prst="circle"/>
            </w14:props3d>
          </w:rPr>
          <w:t>wahyukholis@almaata.ac.id</w:t>
        </w:r>
      </w:hyperlink>
      <w:r w:rsidR="00A009B3" w:rsidRPr="00A009B3">
        <w:rPr>
          <w:rFonts w:ascii="Times New Roman" w:hAnsi="Times New Roman" w:cs="Times New Roman"/>
          <w:b/>
          <w:color w:val="0F9ED5" w:themeColor="accent4"/>
          <w:lang w:val="en-US"/>
          <w14:textOutline w14:w="0" w14:cap="flat" w14:cmpd="sng" w14:algn="ctr">
            <w14:noFill/>
            <w14:prstDash w14:val="solid"/>
            <w14:round/>
          </w14:textOutline>
          <w14:props3d w14:extrusionH="57150" w14:contourW="0" w14:prstMaterial="softEdge">
            <w14:bevelT w14:w="25400" w14:h="38100" w14:prst="circle"/>
          </w14:props3d>
        </w:rPr>
        <w:t xml:space="preserve"> </w:t>
      </w:r>
    </w:p>
    <w:p w14:paraId="29046696" w14:textId="77777777" w:rsidR="00194696" w:rsidRDefault="00194696">
      <w:pPr>
        <w:spacing w:line="240" w:lineRule="auto"/>
        <w:jc w:val="center"/>
        <w:rPr>
          <w:rFonts w:ascii="Times New Roman" w:hAnsi="Times New Roman" w:cs="Times New Roman"/>
          <w:b/>
          <w:color w:val="0F9ED5" w:themeColor="accent4"/>
          <w:lang w:val="en-US"/>
          <w14:props3d w14:extrusionH="57150" w14:contourW="0" w14:prstMaterial="softEdge">
            <w14:bevelT w14:w="25400" w14:h="38100" w14:prst="circle"/>
          </w14:props3d>
        </w:rPr>
      </w:pPr>
    </w:p>
    <w:p w14:paraId="28E063FB" w14:textId="77777777" w:rsidR="00194696" w:rsidRDefault="00194696">
      <w:pPr>
        <w:jc w:val="center"/>
      </w:pPr>
    </w:p>
    <w:p w14:paraId="436865B5" w14:textId="77777777" w:rsidR="00194696" w:rsidRPr="009C73BC" w:rsidRDefault="00875890" w:rsidP="009C73BC">
      <w:pPr>
        <w:spacing w:line="240" w:lineRule="auto"/>
        <w:jc w:val="both"/>
        <w:rPr>
          <w:rFonts w:ascii="Times New Roman" w:hAnsi="Times New Roman" w:cs="Times New Roman"/>
          <w:b/>
          <w:bCs/>
          <w:i/>
          <w:iCs/>
        </w:rPr>
      </w:pPr>
      <w:r w:rsidRPr="009C73BC">
        <w:rPr>
          <w:rFonts w:ascii="Times New Roman" w:hAnsi="Times New Roman" w:cs="Times New Roman"/>
          <w:b/>
          <w:bCs/>
          <w:i/>
          <w:iCs/>
        </w:rPr>
        <w:t xml:space="preserve">Abstract </w:t>
      </w:r>
    </w:p>
    <w:p w14:paraId="17129C36" w14:textId="77777777" w:rsidR="00194696" w:rsidRPr="009C73BC" w:rsidRDefault="00875890" w:rsidP="009C73BC">
      <w:pPr>
        <w:spacing w:line="240" w:lineRule="auto"/>
        <w:jc w:val="both"/>
        <w:rPr>
          <w:rFonts w:ascii="Times New Roman" w:hAnsi="Times New Roman" w:cs="Times New Roman"/>
        </w:rPr>
      </w:pPr>
      <w:r w:rsidRPr="009C73BC">
        <w:rPr>
          <w:rFonts w:ascii="Times New Roman" w:hAnsi="Times New Roman" w:cs="Times New Roman"/>
          <w:i/>
          <w:iCs/>
        </w:rPr>
        <w:t>The purpose of this study is to thoroughly study the meaning and basis of educational supervision. It will also look at the various methods and approaches used in supervision, and how supervision plays a role in improving the abilities of educators. Educational supervision is considered an important process that ensures and improves the quality of education through the guidance and professional development of teachers. In this study, various relevant sources, such as books, journal articles, and educational policy documents, were evaluated. The results showed that the concept of educational supervision focuses on providing assistance and support to educators to continuously improve their abilities based on the principles of constructiveness, objectivity, and cooperation. When used, different methods, such as classroom observation, individual meetings, and group discussions, and methods such as clinical, collegial, and school-based supervision, have different characteristics and levels of success. According to this study, good educational supervision helps students think about themselves, find areas of development, and provide useful criticism. Ultimately, this improves the pedagogical, professional, social, and personal abilities of educators. This study provides a better understanding for educational stakeholders about how important planned and appropriate educational supervision is to continuously improve the quality of education</w:t>
      </w:r>
      <w:r w:rsidRPr="009C73BC">
        <w:rPr>
          <w:rFonts w:ascii="Times New Roman" w:hAnsi="Times New Roman" w:cs="Times New Roman"/>
        </w:rPr>
        <w:t xml:space="preserve">. </w:t>
      </w:r>
    </w:p>
    <w:p w14:paraId="3FFF73B9" w14:textId="77777777" w:rsidR="00194696" w:rsidRPr="009C73BC" w:rsidRDefault="00875890" w:rsidP="009C73BC">
      <w:pPr>
        <w:spacing w:line="240" w:lineRule="auto"/>
        <w:jc w:val="both"/>
        <w:rPr>
          <w:rFonts w:ascii="Times New Roman" w:hAnsi="Times New Roman" w:cs="Times New Roman"/>
          <w:b/>
          <w:bCs/>
          <w:i/>
          <w:iCs/>
        </w:rPr>
      </w:pPr>
      <w:r w:rsidRPr="009C73BC">
        <w:rPr>
          <w:rFonts w:ascii="Times New Roman" w:hAnsi="Times New Roman" w:cs="Times New Roman"/>
          <w:b/>
          <w:bCs/>
          <w:i/>
          <w:iCs/>
        </w:rPr>
        <w:t xml:space="preserve">Keywords: </w:t>
      </w:r>
      <w:r w:rsidRPr="009C73BC">
        <w:rPr>
          <w:rFonts w:ascii="Times New Roman" w:hAnsi="Times New Roman" w:cs="Times New Roman"/>
          <w:i/>
          <w:iCs/>
        </w:rPr>
        <w:t>educational supervision, nature, principles, approach</w:t>
      </w:r>
    </w:p>
    <w:p w14:paraId="46074B36" w14:textId="77777777" w:rsidR="00194696" w:rsidRPr="009C73BC" w:rsidRDefault="00194696" w:rsidP="009C73BC">
      <w:pPr>
        <w:spacing w:line="240" w:lineRule="auto"/>
        <w:jc w:val="both"/>
        <w:rPr>
          <w:rFonts w:ascii="Times New Roman" w:hAnsi="Times New Roman" w:cs="Times New Roman"/>
          <w:b/>
          <w:bCs/>
          <w:i/>
          <w:iCs/>
        </w:rPr>
      </w:pPr>
    </w:p>
    <w:p w14:paraId="20DD29A4" w14:textId="77777777" w:rsidR="00194696" w:rsidRPr="009C73BC" w:rsidRDefault="00875890" w:rsidP="009C73BC">
      <w:pPr>
        <w:spacing w:line="240" w:lineRule="auto"/>
        <w:jc w:val="both"/>
        <w:rPr>
          <w:rFonts w:ascii="Times New Roman" w:hAnsi="Times New Roman" w:cs="Times New Roman"/>
          <w:b/>
          <w:bCs/>
        </w:rPr>
      </w:pPr>
      <w:r w:rsidRPr="009C73BC">
        <w:rPr>
          <w:rFonts w:ascii="Times New Roman" w:hAnsi="Times New Roman" w:cs="Times New Roman"/>
          <w:b/>
          <w:bCs/>
        </w:rPr>
        <w:t xml:space="preserve">Abstrak </w:t>
      </w:r>
    </w:p>
    <w:p w14:paraId="5F9335F1" w14:textId="52C7BCE7" w:rsidR="00194696" w:rsidRPr="009C73BC" w:rsidRDefault="00875890" w:rsidP="009C73BC">
      <w:pPr>
        <w:spacing w:line="240" w:lineRule="auto"/>
        <w:jc w:val="both"/>
        <w:rPr>
          <w:rFonts w:ascii="Times New Roman" w:hAnsi="Times New Roman" w:cs="Times New Roman"/>
        </w:rPr>
      </w:pPr>
      <w:r w:rsidRPr="009C73BC">
        <w:rPr>
          <w:rFonts w:ascii="Times New Roman" w:hAnsi="Times New Roman" w:cs="Times New Roman"/>
        </w:rPr>
        <w:t xml:space="preserve">Tujuan dari penelitian ini </w:t>
      </w:r>
      <w:proofErr w:type="spellStart"/>
      <w:r w:rsidR="00AB3FAA">
        <w:rPr>
          <w:rFonts w:ascii="Times New Roman" w:hAnsi="Times New Roman" w:cs="Times New Roman"/>
          <w:lang w:val="en-US"/>
        </w:rPr>
        <w:t>ialah</w:t>
      </w:r>
      <w:proofErr w:type="spellEnd"/>
      <w:r w:rsidRPr="009C73BC">
        <w:rPr>
          <w:rFonts w:ascii="Times New Roman" w:hAnsi="Times New Roman" w:cs="Times New Roman"/>
        </w:rPr>
        <w:t xml:space="preserve"> untuk mempelajari secara menyeluruh makna dan dasar supervisi pendidikan. Ini juga akan melihat berbagai metode dan pendekatan yang digunakan dalam supervisi, dan bagaimana supervisi berperan dalam meningkatkan kemampuan pendidik.  Supervisi pendidikan dianggap sebagai proses penting yang memastikan dan meningkatkan kualitas pendidikan melalui pembinaan dan pengembangan profesional guru.  Dalam penelitian ini, berbagai sumber relevan, seperti buku, artikel jurnal, dan dokumen kebijakan pendidikan, dievaluasi.  Hasil penelitian menunjukkan bahwa konsep supervisi pendidikan berfokus pada memberikan bantuan dan dukungan kepada pendidik untuk terus meningkatkan kemampuan mereka berdasarkan prinsip-prinsip konstruktif, objektivitas, dan kerja sama.  Jika digunakan, metode yang berbeda, seperti observasi kelas, pertemuan individual, dan diskusi kelompok, dan metode seperti supervisi klinis, kolegial, dan berbasis sekolah, memiliki karakteristik dan tingkat kesuksesan yang berbeda. Menurut penelitian ini, supervisi pendidikan yang baik membantu siswa berpikir tentang diri mereka sendiri, </w:t>
      </w:r>
      <w:r w:rsidRPr="009C73BC">
        <w:rPr>
          <w:rFonts w:ascii="Times New Roman" w:hAnsi="Times New Roman" w:cs="Times New Roman"/>
        </w:rPr>
        <w:lastRenderedPageBreak/>
        <w:t xml:space="preserve">menemukan area pengembangan, dan memberikan kritik yang bermanfaat. Pada akhirnya, ini meningkatkan kemampuan pedagogik, profesional, sosial, dan kepribadian pendidik. Penelitian ini memberikan pemahaman yang lebih baik bagi pemangku kepentingan pendidikan tentang seberapa penting supervisi pendidikan yang direncanakan dan tepat untuk meningkatkan kualitas pendidikan secara berkelanjutan. </w:t>
      </w:r>
    </w:p>
    <w:p w14:paraId="2D8955B0" w14:textId="77777777" w:rsidR="00194696" w:rsidRPr="009C73BC" w:rsidRDefault="00875890" w:rsidP="009C73BC">
      <w:pPr>
        <w:spacing w:line="240" w:lineRule="auto"/>
        <w:jc w:val="both"/>
        <w:rPr>
          <w:rFonts w:ascii="Times New Roman" w:hAnsi="Times New Roman" w:cs="Times New Roman"/>
          <w:b/>
          <w:bCs/>
        </w:rPr>
      </w:pPr>
      <w:r w:rsidRPr="009C73BC">
        <w:rPr>
          <w:rFonts w:ascii="Times New Roman" w:hAnsi="Times New Roman" w:cs="Times New Roman"/>
          <w:b/>
          <w:bCs/>
        </w:rPr>
        <w:t xml:space="preserve">Kata </w:t>
      </w:r>
      <w:r w:rsidRPr="009C73BC">
        <w:rPr>
          <w:rFonts w:ascii="Times New Roman" w:hAnsi="Times New Roman" w:cs="Times New Roman"/>
          <w:b/>
          <w:bCs/>
          <w:lang w:val="en-US"/>
        </w:rPr>
        <w:t>K</w:t>
      </w:r>
      <w:r w:rsidRPr="009C73BC">
        <w:rPr>
          <w:rFonts w:ascii="Times New Roman" w:hAnsi="Times New Roman" w:cs="Times New Roman"/>
          <w:b/>
          <w:bCs/>
        </w:rPr>
        <w:t xml:space="preserve">unci: </w:t>
      </w:r>
      <w:r w:rsidRPr="009C73BC">
        <w:rPr>
          <w:rFonts w:ascii="Times New Roman" w:hAnsi="Times New Roman" w:cs="Times New Roman"/>
          <w:i/>
          <w:iCs/>
          <w:lang w:val="en-US"/>
        </w:rPr>
        <w:t>S</w:t>
      </w:r>
      <w:r w:rsidRPr="009C73BC">
        <w:rPr>
          <w:rFonts w:ascii="Times New Roman" w:hAnsi="Times New Roman" w:cs="Times New Roman"/>
          <w:i/>
          <w:iCs/>
        </w:rPr>
        <w:t xml:space="preserve">upervisi </w:t>
      </w:r>
      <w:r w:rsidRPr="009C73BC">
        <w:rPr>
          <w:rFonts w:ascii="Times New Roman" w:hAnsi="Times New Roman" w:cs="Times New Roman"/>
          <w:i/>
          <w:iCs/>
          <w:lang w:val="en-US"/>
        </w:rPr>
        <w:t>P</w:t>
      </w:r>
      <w:r w:rsidRPr="009C73BC">
        <w:rPr>
          <w:rFonts w:ascii="Times New Roman" w:hAnsi="Times New Roman" w:cs="Times New Roman"/>
          <w:i/>
          <w:iCs/>
        </w:rPr>
        <w:t xml:space="preserve">endidikan, </w:t>
      </w:r>
      <w:r w:rsidRPr="009C73BC">
        <w:rPr>
          <w:rFonts w:ascii="Times New Roman" w:hAnsi="Times New Roman" w:cs="Times New Roman"/>
          <w:i/>
          <w:iCs/>
          <w:lang w:val="en-US"/>
        </w:rPr>
        <w:t>H</w:t>
      </w:r>
      <w:r w:rsidRPr="009C73BC">
        <w:rPr>
          <w:rFonts w:ascii="Times New Roman" w:hAnsi="Times New Roman" w:cs="Times New Roman"/>
          <w:i/>
          <w:iCs/>
        </w:rPr>
        <w:t xml:space="preserve">akikat, </w:t>
      </w:r>
      <w:r w:rsidRPr="009C73BC">
        <w:rPr>
          <w:rFonts w:ascii="Times New Roman" w:hAnsi="Times New Roman" w:cs="Times New Roman"/>
          <w:i/>
          <w:iCs/>
          <w:lang w:val="en-US"/>
        </w:rPr>
        <w:t>P</w:t>
      </w:r>
      <w:r w:rsidRPr="009C73BC">
        <w:rPr>
          <w:rFonts w:ascii="Times New Roman" w:hAnsi="Times New Roman" w:cs="Times New Roman"/>
          <w:i/>
          <w:iCs/>
        </w:rPr>
        <w:t xml:space="preserve">rinsip, </w:t>
      </w:r>
      <w:r w:rsidRPr="009C73BC">
        <w:rPr>
          <w:rFonts w:ascii="Times New Roman" w:hAnsi="Times New Roman" w:cs="Times New Roman"/>
          <w:i/>
          <w:iCs/>
          <w:lang w:val="en-US"/>
        </w:rPr>
        <w:t>P</w:t>
      </w:r>
      <w:r w:rsidRPr="009C73BC">
        <w:rPr>
          <w:rFonts w:ascii="Times New Roman" w:hAnsi="Times New Roman" w:cs="Times New Roman"/>
          <w:i/>
          <w:iCs/>
        </w:rPr>
        <w:t xml:space="preserve">endekatan </w:t>
      </w:r>
    </w:p>
    <w:p w14:paraId="08A91370" w14:textId="77777777" w:rsidR="00194696" w:rsidRPr="009C73BC" w:rsidRDefault="00194696" w:rsidP="009C73BC">
      <w:pPr>
        <w:spacing w:line="240" w:lineRule="auto"/>
        <w:jc w:val="both"/>
        <w:rPr>
          <w:rFonts w:ascii="Times New Roman" w:hAnsi="Times New Roman" w:cs="Times New Roman"/>
        </w:rPr>
      </w:pPr>
    </w:p>
    <w:bookmarkEnd w:id="0"/>
    <w:p w14:paraId="595B62A3" w14:textId="77777777" w:rsidR="00194696" w:rsidRPr="009C73BC" w:rsidRDefault="00875890" w:rsidP="009C73BC">
      <w:pPr>
        <w:spacing w:line="240" w:lineRule="auto"/>
        <w:jc w:val="both"/>
        <w:rPr>
          <w:rFonts w:ascii="Times New Roman" w:hAnsi="Times New Roman" w:cs="Times New Roman"/>
          <w:b/>
          <w:bCs/>
        </w:rPr>
      </w:pPr>
      <w:r w:rsidRPr="009C73BC">
        <w:rPr>
          <w:rFonts w:ascii="Times New Roman" w:hAnsi="Times New Roman" w:cs="Times New Roman"/>
          <w:b/>
          <w:bCs/>
        </w:rPr>
        <w:t xml:space="preserve">PENDAHULUAN </w:t>
      </w:r>
    </w:p>
    <w:p w14:paraId="21E3F4D6" w14:textId="77777777" w:rsidR="00194696" w:rsidRPr="009C73BC" w:rsidRDefault="00875890" w:rsidP="009C73BC">
      <w:pPr>
        <w:spacing w:line="240" w:lineRule="auto"/>
        <w:ind w:firstLine="720"/>
        <w:jc w:val="both"/>
        <w:rPr>
          <w:rFonts w:ascii="Times New Roman" w:hAnsi="Times New Roman" w:cs="Times New Roman"/>
          <w:lang w:val="zh-CN"/>
        </w:rPr>
      </w:pPr>
      <w:r w:rsidRPr="009C73BC">
        <w:rPr>
          <w:rFonts w:ascii="Times New Roman" w:hAnsi="Times New Roman" w:cs="Times New Roman"/>
          <w:lang w:val="zh-CN"/>
        </w:rPr>
        <w:t>Guru sebagai pelaksana dalam memberikan pendidikan kepada siswa, seorang guru dituntut untuk benar-benar bersikap profesional dalam menjalankan tugas sesuai dengan bidang keahliannya. Di hadapan siswa di kelas, guru harus mampu menampilkan sikap hidup yang utuh, yang berdasarkan pada pengalaman dan berpengaruh besar terhadap keberhasilan proses belajar mengajar.</w:t>
      </w:r>
    </w:p>
    <w:p w14:paraId="4134859E" w14:textId="523B82C5" w:rsidR="00194696" w:rsidRPr="009C73BC" w:rsidRDefault="00875890" w:rsidP="009C73BC">
      <w:pPr>
        <w:spacing w:line="240" w:lineRule="auto"/>
        <w:ind w:firstLine="720"/>
        <w:jc w:val="both"/>
        <w:rPr>
          <w:rFonts w:ascii="Times New Roman" w:hAnsi="Times New Roman" w:cs="Times New Roman"/>
          <w:lang w:val="zh-CN"/>
        </w:rPr>
      </w:pPr>
      <w:r w:rsidRPr="009C73BC">
        <w:rPr>
          <w:rFonts w:ascii="Times New Roman" w:hAnsi="Times New Roman" w:cs="Times New Roman"/>
          <w:lang w:val="zh-CN"/>
        </w:rPr>
        <w:t xml:space="preserve"> Setiap institusi pendidikan tentu akan menghadapi sejumlah tantangan dalam melaksanakan proses belajar mengajar. Kepala sekolah, pengajar, peserta didik, staf, dan pemangku kepentingan pendidikan lain kemungkinan besar memiliki persoalan terkait dengan pembelajaran. Begitu pula dengan para pengajar, yang merupakan elemen penting dalam pendidikan, tidak terhindar dari masalah-masalah pengajaran. Oleh karena itu, diperlukan pengalaman, saran, dukungan, dan pandangan dari pihak lain (supervisor) untuk mencari penyelesaian atau menawarkan alternatif solusi terhadap masalah yang dihadapi para pengajar tersebut. Apabila seorang pengajar sedang menghadapi kesulitan dalam proses belajar mengajar, dan tidak ada pihak lain yang mampu memberi penerangan atau solusi, hal ini secara otomatis akan memengaruhi interaksi antara pengajar dan peserta didik, sehingga tujuan pendidikan tidak dapat tercapai dengan maksimal</w:t>
      </w:r>
      <w:r w:rsidR="00F14217" w:rsidRPr="009C73BC">
        <w:rPr>
          <w:rStyle w:val="FootnoteReference"/>
          <w:rFonts w:ascii="Times New Roman" w:hAnsi="Times New Roman" w:cs="Times New Roman"/>
          <w:lang w:val="zh-CN"/>
        </w:rPr>
        <w:footnoteReference w:id="1"/>
      </w:r>
      <w:r w:rsidRPr="009C73BC">
        <w:rPr>
          <w:rFonts w:ascii="Times New Roman" w:hAnsi="Times New Roman" w:cs="Times New Roman"/>
          <w:lang w:val="zh-CN"/>
        </w:rPr>
        <w:t xml:space="preserve"> </w:t>
      </w:r>
    </w:p>
    <w:p w14:paraId="16F6CA01" w14:textId="6787A5E6" w:rsidR="00194696" w:rsidRPr="009C73BC" w:rsidRDefault="00875890" w:rsidP="009C73BC">
      <w:pPr>
        <w:spacing w:line="240" w:lineRule="auto"/>
        <w:ind w:firstLine="360"/>
        <w:jc w:val="both"/>
        <w:rPr>
          <w:rFonts w:ascii="Times New Roman" w:hAnsi="Times New Roman" w:cs="Times New Roman"/>
          <w:lang w:val="zh-CN"/>
        </w:rPr>
      </w:pPr>
      <w:r w:rsidRPr="009C73BC">
        <w:rPr>
          <w:rFonts w:ascii="Times New Roman" w:hAnsi="Times New Roman" w:cs="Times New Roman"/>
          <w:lang w:val="zh-CN"/>
        </w:rPr>
        <w:t>Pengawasan dalam sektor pendidikan sangat krusial untuk dilakukan karena dapat memengaruhi kinerja pendidik, yang pada gilirannya juga dapat berdampak pada hasil belajar siswa di institusi pendidikan. Pengawasan dalam sektor pendidikan sangat krusial untuk dilakukan karena dapat memengaruhi kinerja pendidik, yang pada gilirannya juga dapat berdampak pada hasil belajar siswa di institusi Pendidikan</w:t>
      </w:r>
      <w:r w:rsidR="00F14217" w:rsidRPr="009C73BC">
        <w:rPr>
          <w:rStyle w:val="FootnoteReference"/>
          <w:rFonts w:ascii="Times New Roman" w:hAnsi="Times New Roman" w:cs="Times New Roman"/>
          <w:lang w:val="zh-CN"/>
        </w:rPr>
        <w:footnoteReference w:id="2"/>
      </w:r>
      <w:r w:rsidRPr="009C73BC">
        <w:rPr>
          <w:rFonts w:ascii="Times New Roman" w:hAnsi="Times New Roman" w:cs="Times New Roman"/>
          <w:lang w:val="zh-CN"/>
        </w:rPr>
        <w:t>. Untuk menjalankan pengawasan akademik dengan baik, dibutuhkan keahlian dalam hal konsep, hubungan antarpribadi, dan teknik. Oleh karena itu, setiap pemimpin lembaga pendidikan perlu memahami serta menguasai dasar-dasar pengawasan akademik yang mencakup: definisi, tujuan dan peran, prinsip-prinsip, serta berbagai aspek substansi pengawasan akademik.</w:t>
      </w:r>
    </w:p>
    <w:p w14:paraId="14B04668" w14:textId="77777777" w:rsidR="00194696" w:rsidRPr="009C73BC" w:rsidRDefault="00875890" w:rsidP="009C73BC">
      <w:pPr>
        <w:spacing w:line="240" w:lineRule="auto"/>
        <w:ind w:firstLine="360"/>
        <w:jc w:val="both"/>
        <w:rPr>
          <w:rFonts w:ascii="Times New Roman" w:hAnsi="Times New Roman" w:cs="Times New Roman"/>
          <w:b/>
          <w:bCs/>
          <w:lang w:val="zh-CN"/>
        </w:rPr>
      </w:pPr>
      <w:r w:rsidRPr="009C73BC">
        <w:rPr>
          <w:rFonts w:ascii="Times New Roman" w:hAnsi="Times New Roman" w:cs="Times New Roman"/>
          <w:b/>
          <w:bCs/>
          <w:lang w:val="zh-CN"/>
        </w:rPr>
        <w:t>METODE PENELITIAN</w:t>
      </w:r>
    </w:p>
    <w:p w14:paraId="05090B17" w14:textId="5DC388C3" w:rsidR="00271144" w:rsidRPr="00271144" w:rsidRDefault="00AB3FAA" w:rsidP="00271144">
      <w:pPr>
        <w:spacing w:line="240" w:lineRule="auto"/>
        <w:ind w:firstLine="360"/>
        <w:jc w:val="both"/>
        <w:rPr>
          <w:rFonts w:ascii="Times New Roman" w:hAnsi="Times New Roman" w:cs="Times New Roman"/>
          <w:lang w:val="en-ID"/>
        </w:rPr>
      </w:pPr>
      <w:r w:rsidRPr="00AB3FAA">
        <w:rPr>
          <w:rFonts w:ascii="Times New Roman" w:hAnsi="Times New Roman" w:cs="Times New Roman"/>
        </w:rPr>
        <w:t>Dalam penyusunan karya tulis ini, metode yang dipakai adalah metode studi kepustakaan (library research), yaitu dengan mengandalkan berbagai sumber yang berasal dari koleksi perpustakaan. Melalui pendekatan ini, penulis menghimpun teori-teori dan merancang kegiatan berdasarkan bahan-bahan yang berkaitan dengan Supervisi Pendidikan yang tersedia di perpustakaan</w:t>
      </w:r>
      <w:r w:rsidR="00271144" w:rsidRPr="00271144">
        <w:rPr>
          <w:rFonts w:ascii="Times New Roman" w:hAnsi="Times New Roman" w:cs="Times New Roman"/>
          <w:lang w:val="en-ID"/>
        </w:rPr>
        <w:t>.</w:t>
      </w:r>
    </w:p>
    <w:p w14:paraId="4989C68B" w14:textId="0B24276C" w:rsidR="00194696" w:rsidRPr="009C73BC" w:rsidRDefault="00271144" w:rsidP="00271144">
      <w:pPr>
        <w:spacing w:line="240" w:lineRule="auto"/>
        <w:ind w:firstLine="360"/>
        <w:jc w:val="both"/>
        <w:rPr>
          <w:rFonts w:ascii="Times New Roman" w:hAnsi="Times New Roman" w:cs="Times New Roman"/>
          <w:b/>
          <w:bCs/>
        </w:rPr>
      </w:pPr>
      <w:r w:rsidRPr="00271144">
        <w:rPr>
          <w:rFonts w:ascii="Times New Roman" w:hAnsi="Times New Roman" w:cs="Times New Roman"/>
          <w:lang w:val="en-ID"/>
        </w:rPr>
        <w:t xml:space="preserve"> </w:t>
      </w:r>
      <w:proofErr w:type="spellStart"/>
      <w:r w:rsidRPr="00271144">
        <w:rPr>
          <w:rFonts w:ascii="Times New Roman" w:hAnsi="Times New Roman" w:cs="Times New Roman"/>
          <w:lang w:val="en-ID"/>
        </w:rPr>
        <w:t>dalam</w:t>
      </w:r>
      <w:proofErr w:type="spellEnd"/>
      <w:r w:rsidRPr="00271144">
        <w:rPr>
          <w:rFonts w:ascii="Times New Roman" w:hAnsi="Times New Roman" w:cs="Times New Roman"/>
          <w:lang w:val="en-ID"/>
        </w:rPr>
        <w:t xml:space="preserve"> </w:t>
      </w:r>
      <w:r w:rsidRPr="00271144">
        <w:rPr>
          <w:rFonts w:ascii="Times New Roman" w:hAnsi="Times New Roman" w:cs="Times New Roman"/>
        </w:rPr>
        <w:t xml:space="preserve">pengumpulan data yang digunakan dalam kajian ini tidak termasuk turun ke lapangan, melainkan data yang digunakan dalam penulisan ini bersumber dari buku, artikel, </w:t>
      </w:r>
      <w:r w:rsidRPr="00271144">
        <w:rPr>
          <w:rFonts w:ascii="Times New Roman" w:hAnsi="Times New Roman" w:cs="Times New Roman"/>
        </w:rPr>
        <w:lastRenderedPageBreak/>
        <w:t>dan jurnal. Oleh karena itu, kajian pustaka merupakan metode yang digunakan oleh peneliti untuk mengumpulkan dan menganalisis data yang akan dianalisis dan disajikan dalam bentuk laporan penelitian</w:t>
      </w:r>
      <w:r w:rsidRPr="00271144">
        <w:rPr>
          <w:rFonts w:ascii="Times New Roman" w:hAnsi="Times New Roman" w:cs="Times New Roman"/>
          <w:b/>
          <w:bCs/>
        </w:rPr>
        <w:t xml:space="preserve">. </w:t>
      </w:r>
    </w:p>
    <w:p w14:paraId="45929644" w14:textId="77777777" w:rsidR="00194696" w:rsidRPr="009C73BC" w:rsidRDefault="00194696" w:rsidP="009C73BC">
      <w:pPr>
        <w:spacing w:line="240" w:lineRule="auto"/>
        <w:jc w:val="both"/>
        <w:rPr>
          <w:rFonts w:ascii="Times New Roman" w:hAnsi="Times New Roman" w:cs="Times New Roman"/>
          <w:b/>
          <w:bCs/>
        </w:rPr>
      </w:pPr>
    </w:p>
    <w:p w14:paraId="239B8B64" w14:textId="77777777" w:rsidR="00194696" w:rsidRPr="009C73BC" w:rsidRDefault="00875890" w:rsidP="009C73BC">
      <w:pPr>
        <w:spacing w:line="240" w:lineRule="auto"/>
        <w:jc w:val="both"/>
        <w:rPr>
          <w:rFonts w:ascii="Times New Roman" w:hAnsi="Times New Roman" w:cs="Times New Roman"/>
          <w:b/>
          <w:bCs/>
          <w:lang w:val="en-US"/>
        </w:rPr>
      </w:pPr>
      <w:r w:rsidRPr="009C73BC">
        <w:rPr>
          <w:rFonts w:ascii="Times New Roman" w:hAnsi="Times New Roman" w:cs="Times New Roman"/>
          <w:b/>
          <w:bCs/>
          <w:lang w:val="en-US"/>
        </w:rPr>
        <w:t>HASIL DAN PEMBAHASAN</w:t>
      </w:r>
    </w:p>
    <w:p w14:paraId="213F4941" w14:textId="77777777" w:rsidR="00194696" w:rsidRPr="009C73BC" w:rsidRDefault="00875890" w:rsidP="009C73BC">
      <w:pPr>
        <w:numPr>
          <w:ilvl w:val="0"/>
          <w:numId w:val="1"/>
        </w:numPr>
        <w:spacing w:line="240" w:lineRule="auto"/>
        <w:jc w:val="both"/>
        <w:rPr>
          <w:rFonts w:ascii="Times New Roman" w:hAnsi="Times New Roman" w:cs="Times New Roman"/>
          <w:b/>
          <w:bCs/>
          <w:lang w:val="zh-CN"/>
        </w:rPr>
      </w:pPr>
      <w:r w:rsidRPr="009C73BC">
        <w:rPr>
          <w:rFonts w:ascii="Times New Roman" w:hAnsi="Times New Roman" w:cs="Times New Roman"/>
          <w:b/>
          <w:bCs/>
          <w:lang w:val="zh-CN"/>
        </w:rPr>
        <w:t>Pengertian Supervisi Pendidikan</w:t>
      </w:r>
    </w:p>
    <w:p w14:paraId="13EA18DC" w14:textId="4A276EC9" w:rsidR="00194696" w:rsidRPr="009C73BC" w:rsidRDefault="00AB3FAA" w:rsidP="009C73BC">
      <w:pPr>
        <w:spacing w:line="240" w:lineRule="auto"/>
        <w:ind w:left="360" w:firstLine="360"/>
        <w:jc w:val="both"/>
        <w:rPr>
          <w:rFonts w:ascii="Times New Roman" w:hAnsi="Times New Roman" w:cs="Times New Roman"/>
          <w:lang w:val="zh-CN"/>
        </w:rPr>
      </w:pPr>
      <w:r w:rsidRPr="00AB3FAA">
        <w:rPr>
          <w:rFonts w:ascii="Times New Roman" w:hAnsi="Times New Roman" w:cs="Times New Roman"/>
        </w:rPr>
        <w:t>Menurut Kamus Besar Bahasa Indonesia (2009), pendidikan merupakan sebuah proses atau pendekatan yang bertujuan untuk meningkatkan kinerja individu maupun kelompok dalam dunia usaha, dengan mengombinasikan unsur pelatihan dan pendidikan. Sementara itu, dalam Undang-Undang Republik Indonesia Nomor 20 Tahun 2003 tentang Sistem Pendidikan Nasional, pendidikan dipahami sebagai usaha yang disadari dan terencana. Pendidikan bertujuan untuk mendorong peserta didik agar secara aktif mengembangkan potensi dirinya, sehingga memiliki kekuatan spiritual keagamaan, pengendalian diri, kepribadian, kecerdasan, akhlak mulia, serta keterampilan yang diperlukan bagi diri sendiri, masyarakat, bangsa, dan negara.</w:t>
      </w:r>
      <w:r w:rsidR="00F14217" w:rsidRPr="009C73BC">
        <w:rPr>
          <w:rStyle w:val="FootnoteReference"/>
          <w:rFonts w:ascii="Times New Roman" w:hAnsi="Times New Roman" w:cs="Times New Roman"/>
          <w:lang w:val="zh-CN"/>
        </w:rPr>
        <w:footnoteReference w:id="3"/>
      </w:r>
    </w:p>
    <w:p w14:paraId="16C86606" w14:textId="0D7E0D85" w:rsidR="00194696" w:rsidRPr="009C73BC" w:rsidRDefault="00875890" w:rsidP="009C73BC">
      <w:pPr>
        <w:spacing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Oleh karena itu, serangkaian kegiatan yang mendukung orang dalam mengembangkan keterampilan mereka merupakan bagian dari supervisi pendidikan dalam konteks sekolah. Program yang melibatkan guru , sarana prasarana, kurikulum, dan sisitem, merupakan fondasi pengajaran di sekolah.penelitian dan pengajaran. Seorang supervisor yang berugas dan beranggung jawab memperhatikan perkembangan unsur-unsur tersebut secara holistik, tanpa berkonsentrasi pada masalah-masalah yang menghambat memata-matai, sesuai dengan konsepsi tradisional tentang supervisi atau inspeksi</w:t>
      </w:r>
      <w:r w:rsidR="00F14217" w:rsidRPr="009C73BC">
        <w:rPr>
          <w:rStyle w:val="FootnoteReference"/>
          <w:rFonts w:ascii="Times New Roman" w:hAnsi="Times New Roman" w:cs="Times New Roman"/>
          <w:lang w:val="zh-CN"/>
        </w:rPr>
        <w:footnoteReference w:id="4"/>
      </w:r>
    </w:p>
    <w:p w14:paraId="24096EEF" w14:textId="77777777" w:rsidR="00AB3FAA" w:rsidRDefault="00AB3FAA" w:rsidP="00AB3FAA">
      <w:pPr>
        <w:spacing w:line="240" w:lineRule="auto"/>
        <w:ind w:left="360" w:firstLine="360"/>
        <w:jc w:val="both"/>
        <w:rPr>
          <w:rFonts w:ascii="Times New Roman" w:hAnsi="Times New Roman" w:cs="Times New Roman"/>
          <w:lang w:val="zh-CN" w:eastAsia="zh-CN"/>
        </w:rPr>
      </w:pPr>
      <w:r w:rsidRPr="00AB3FAA">
        <w:rPr>
          <w:rFonts w:ascii="Times New Roman" w:hAnsi="Times New Roman" w:cs="Times New Roman"/>
        </w:rPr>
        <w:t>Secara morfologis, istilah Supervisi berasal dari gabungan kata "super" yang berarti di atas dan "visi" yang bermakna melihat. Istilah ini masih berkaitan erat dengan konsep inspeksi, pemeriksaan, pengawasan, serta penilikan, yang semuanya berhubungan dengan aktivitas mengamati dari posisi yang lebih tinggi atau dari pihak pimpinan. Supervisi juga dipahami sebagai bentuk pengawasan yang berfokus pada aspek kemanusiaan dan berorientasi pada manusia. Berdasarkan kedua komponen kata tersebut, dapat disimpulkan bahwa supervisi merupakan bentuk pelimpahan wewenang dari pihak yang memiliki keahlian lebih tinggi kepada pihak yang keahliannya lebih rendah. Supervisi sendiri tidak bertujuan untuk mencari kesalahan, melainkan untuk menemukan solusi</w:t>
      </w:r>
      <w:r w:rsidR="00875890" w:rsidRPr="009C73BC">
        <w:rPr>
          <w:rFonts w:ascii="Times New Roman" w:hAnsi="Times New Roman" w:cs="Times New Roman"/>
          <w:lang w:val="zh-CN"/>
        </w:rPr>
        <w:t>.</w:t>
      </w:r>
    </w:p>
    <w:p w14:paraId="20FEAD34" w14:textId="214D0D71" w:rsidR="00194696" w:rsidRPr="00AB3FAA" w:rsidRDefault="00875890" w:rsidP="00AB3FAA">
      <w:pPr>
        <w:spacing w:line="240" w:lineRule="auto"/>
        <w:ind w:left="360" w:firstLine="360"/>
        <w:jc w:val="both"/>
        <w:rPr>
          <w:rFonts w:ascii="Times New Roman" w:hAnsi="Times New Roman" w:cs="Times New Roman"/>
        </w:rPr>
      </w:pPr>
      <w:r w:rsidRPr="009C73BC">
        <w:rPr>
          <w:rFonts w:ascii="Times New Roman" w:hAnsi="Times New Roman" w:cs="Times New Roman"/>
          <w:lang w:val="zh-CN"/>
        </w:rPr>
        <w:t xml:space="preserve"> Hal ini bertujuan agar kondisi kerja pegawai yang diawasi dapat dievaluasi apakah ada hal-hal yang perlu diperbaiki, baik kecil maupun besar.Secara sederhana, supervisi pendidikan adalah proses peningkatan kondisi pendidikan secara keseluruhan dan peningkatan kemauan untuk belajar dan tumbuh secara khusus. Di sisi lain, istilah "supervisi" berasal dari frasa bahasa Inggris "</w:t>
      </w:r>
      <w:r w:rsidRPr="009C73BC">
        <w:rPr>
          <w:rFonts w:ascii="Times New Roman" w:hAnsi="Times New Roman" w:cs="Times New Roman"/>
          <w:i/>
          <w:iCs/>
          <w:lang w:val="zh-CN"/>
        </w:rPr>
        <w:t>supervision,</w:t>
      </w:r>
      <w:r w:rsidRPr="009C73BC">
        <w:rPr>
          <w:rFonts w:ascii="Times New Roman" w:hAnsi="Times New Roman" w:cs="Times New Roman"/>
          <w:lang w:val="zh-CN"/>
        </w:rPr>
        <w:t xml:space="preserve">" yang mengacu pada pengawasan di bidang pendidikan. Supervisi adalah hasil dari semua upaya yang dilakukan oleh administrator sekolah untuk membantu siswa dan individu lain mencapai tujuan pembelajaran mereka. Mereka adalah dorongan, bimbingan, dan kesempatan untuk pertumbuhan keahlian dan keterampilan pendidik, seperti bimbingan dalam bisnis dan pelaksanaan pembaharuan-pembaharuan dalam pendidikan dan pembelajaran, evaluasi </w:t>
      </w:r>
      <w:r w:rsidRPr="009C73BC">
        <w:rPr>
          <w:rFonts w:ascii="Times New Roman" w:hAnsi="Times New Roman" w:cs="Times New Roman"/>
          <w:lang w:val="zh-CN"/>
        </w:rPr>
        <w:lastRenderedPageBreak/>
        <w:t>perangkat dan metode pendidikan yang lebih efektif, evaluasi sistematis dari setiap langkah proses pembelajaran, dan sebagainya</w:t>
      </w:r>
      <w:r w:rsidR="00F14217" w:rsidRPr="009C73BC">
        <w:rPr>
          <w:rStyle w:val="FootnoteReference"/>
          <w:rFonts w:ascii="Times New Roman" w:hAnsi="Times New Roman" w:cs="Times New Roman"/>
          <w:lang w:val="zh-CN"/>
        </w:rPr>
        <w:footnoteReference w:id="5"/>
      </w:r>
    </w:p>
    <w:p w14:paraId="65476022" w14:textId="26C80314" w:rsidR="00194696" w:rsidRPr="009C73BC" w:rsidRDefault="00875890" w:rsidP="009C73BC">
      <w:pPr>
        <w:spacing w:line="240" w:lineRule="auto"/>
        <w:ind w:left="360" w:firstLine="360"/>
        <w:jc w:val="both"/>
        <w:rPr>
          <w:rFonts w:ascii="Times New Roman" w:hAnsi="Times New Roman" w:cs="Times New Roman"/>
          <w:lang w:val="zh-CN"/>
        </w:rPr>
      </w:pPr>
      <w:r w:rsidRPr="009C73BC">
        <w:rPr>
          <w:rFonts w:ascii="Times New Roman" w:hAnsi="Times New Roman" w:cs="Times New Roman"/>
        </w:rPr>
        <w:t xml:space="preserve">Menurut Willes dalam </w:t>
      </w:r>
      <w:r w:rsidRPr="009C73BC">
        <w:rPr>
          <w:rFonts w:ascii="Times New Roman" w:hAnsi="Times New Roman" w:cs="Times New Roman"/>
          <w:i/>
          <w:iCs/>
        </w:rPr>
        <w:t>Jasmani</w:t>
      </w:r>
      <w:r w:rsidRPr="009C73BC">
        <w:rPr>
          <w:rFonts w:ascii="Times New Roman" w:hAnsi="Times New Roman" w:cs="Times New Roman"/>
        </w:rPr>
        <w:t xml:space="preserve">, supervisi adalah upaya pemberian bantuan untuk memperbaiki dan mengembangkan situasi belajar mengajar menjadi lebih efektif. Sedangkan menurut Depdiknas, supervisi dalam </w:t>
      </w:r>
      <w:r w:rsidRPr="009C73BC">
        <w:rPr>
          <w:rFonts w:ascii="Times New Roman" w:hAnsi="Times New Roman" w:cs="Times New Roman"/>
          <w:i/>
          <w:iCs/>
        </w:rPr>
        <w:t>Jasmani</w:t>
      </w:r>
      <w:r w:rsidRPr="009C73BC">
        <w:rPr>
          <w:rFonts w:ascii="Times New Roman" w:hAnsi="Times New Roman" w:cs="Times New Roman"/>
        </w:rPr>
        <w:t xml:space="preserve"> diartikan sebagai proses pembinaan terhadap seluruh staf sekolah guna meningkatkan kemampuan mereka dalam menciptakan kondisi belajar yang lebih baik. Penjelasan lebih lanjut mengenai bantuan atau pembinaan ini perlu diberikan. Bantuan yang dimaksud bisa bersifat material maupun moral, namun jika diberikan terus-menerus tanpa mempertimbangkan kemandirian, justru dapat menghambat perkembangan peserta didik menjadi individu yang "dewasa" secara pedagogis, yaitu mampu berdiri sendiri. Oleh karena itu, bentuk bantuan yang diberikan harus disesuaikan dengan tahap perkembangan individu yang disupervisi.</w:t>
      </w:r>
      <w:r w:rsidRPr="009C73BC">
        <w:rPr>
          <w:rFonts w:ascii="Times New Roman" w:hAnsi="Times New Roman" w:cs="Times New Roman"/>
          <w:lang w:val="zh-CN"/>
        </w:rPr>
        <w:t xml:space="preserve"> </w:t>
      </w:r>
      <w:r w:rsidR="00F14217" w:rsidRPr="009C73BC">
        <w:rPr>
          <w:rStyle w:val="FootnoteReference"/>
          <w:rFonts w:ascii="Times New Roman" w:hAnsi="Times New Roman" w:cs="Times New Roman"/>
          <w:lang w:val="zh-CN"/>
        </w:rPr>
        <w:footnoteReference w:id="6"/>
      </w:r>
    </w:p>
    <w:p w14:paraId="7E3FD3B0" w14:textId="622AD5E1" w:rsidR="00194696" w:rsidRPr="009C73BC" w:rsidRDefault="00875890" w:rsidP="009C73BC">
      <w:pPr>
        <w:spacing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Dari beberapa Definisi diatas Supervisi adalah usaha pemberian pelayanan kepada guru dan siswa, baik secara perseorangan maupun kelompok, dalam rangka meningkatkan pendidikan.  Dengan kata lain pengawasan adalah pemberian pelayanan atau bimbingan. Sebagai pengawas pendidikan, kepala sekolah mempunyai kedudukan yang sangat penting dan mempunyai tanggung jawab yang lebih mampu untuk menyalurkan tenaga kependidikan lainnya.  Lancar tidaknya suatu sekolah dan tinggi rendahnya mutu sekolah tidaknya hanya ditentukan oleh kepemimpinan sekolah melainkan perlu kerjasama dari seorang pendidik asi tenaga kependidikan</w:t>
      </w:r>
      <w:r w:rsidR="00F14217" w:rsidRPr="009C73BC">
        <w:rPr>
          <w:rStyle w:val="FootnoteReference"/>
          <w:rFonts w:ascii="Times New Roman" w:hAnsi="Times New Roman" w:cs="Times New Roman"/>
          <w:lang w:val="zh-CN"/>
        </w:rPr>
        <w:footnoteReference w:id="7"/>
      </w:r>
    </w:p>
    <w:p w14:paraId="3964C787" w14:textId="77777777" w:rsidR="00AB3FAA" w:rsidRPr="00AB3FAA" w:rsidRDefault="00875890" w:rsidP="00AB3FAA">
      <w:pPr>
        <w:pStyle w:val="ListParagraph"/>
        <w:numPr>
          <w:ilvl w:val="0"/>
          <w:numId w:val="1"/>
        </w:numPr>
        <w:spacing w:line="240" w:lineRule="auto"/>
        <w:jc w:val="both"/>
        <w:rPr>
          <w:rFonts w:ascii="Times New Roman" w:hAnsi="Times New Roman" w:cs="Times New Roman"/>
          <w:lang w:val="zh-CN"/>
        </w:rPr>
      </w:pPr>
      <w:r w:rsidRPr="009C73BC">
        <w:rPr>
          <w:rFonts w:ascii="Times New Roman" w:hAnsi="Times New Roman" w:cs="Times New Roman"/>
          <w:b/>
          <w:bCs/>
          <w:lang w:val="zh-CN"/>
        </w:rPr>
        <w:t>Tujuan Supervisi Pendidikan</w:t>
      </w:r>
    </w:p>
    <w:p w14:paraId="4EA0B97F" w14:textId="77777777" w:rsidR="00AB3FAA" w:rsidRDefault="00AB3FAA" w:rsidP="00AB3FAA">
      <w:pPr>
        <w:pStyle w:val="ListParagraph"/>
        <w:spacing w:line="240" w:lineRule="auto"/>
        <w:ind w:left="360" w:firstLine="360"/>
        <w:jc w:val="both"/>
        <w:rPr>
          <w:rFonts w:ascii="Times New Roman" w:hAnsi="Times New Roman" w:cs="Times New Roman"/>
        </w:rPr>
      </w:pPr>
      <w:r w:rsidRPr="00AB3FAA">
        <w:rPr>
          <w:rFonts w:ascii="Times New Roman" w:hAnsi="Times New Roman" w:cs="Times New Roman"/>
        </w:rPr>
        <w:t>Setiap aktivitas yang dilakukan tentu diarahkan untuk mencapai tujuan tertentu. Pendidikan termasuk salah satu aktivitas manusia yang di dalam pelaksanaannya mengandung tujuan yang hendak dicapai. Oleh karena itu, dalam menyusun tujuan supervisi pendidikan, perlu dipastikan bahwa tujuan tersebut dapat memandu dalam merancang dan memilih kegiatan supervisi yang lebih efektif.</w:t>
      </w:r>
    </w:p>
    <w:p w14:paraId="7601A26D" w14:textId="140835E1" w:rsidR="00194696" w:rsidRPr="00AB3FAA" w:rsidRDefault="00875890" w:rsidP="00AB3FAA">
      <w:pPr>
        <w:pStyle w:val="ListParagraph"/>
        <w:spacing w:line="240" w:lineRule="auto"/>
        <w:ind w:left="360" w:firstLine="360"/>
        <w:jc w:val="both"/>
        <w:rPr>
          <w:rFonts w:ascii="Times New Roman" w:hAnsi="Times New Roman" w:cs="Times New Roman"/>
          <w:lang w:val="zh-CN"/>
        </w:rPr>
      </w:pPr>
      <w:r w:rsidRPr="00AB3FAA">
        <w:rPr>
          <w:rFonts w:ascii="Times New Roman" w:hAnsi="Times New Roman" w:cs="Times New Roman"/>
        </w:rPr>
        <w:t>Menurut Ngalim Purwanto tujuan</w:t>
      </w:r>
      <w:r w:rsidR="00641478">
        <w:rPr>
          <w:rFonts w:ascii="Times New Roman" w:hAnsi="Times New Roman" w:cs="Times New Roman"/>
          <w:lang w:val="en-US"/>
        </w:rPr>
        <w:t xml:space="preserve"> </w:t>
      </w:r>
      <w:proofErr w:type="spellStart"/>
      <w:r w:rsidR="00641478">
        <w:rPr>
          <w:rFonts w:ascii="Times New Roman" w:hAnsi="Times New Roman" w:cs="Times New Roman"/>
          <w:lang w:val="en-US"/>
        </w:rPr>
        <w:t>dari</w:t>
      </w:r>
      <w:proofErr w:type="spellEnd"/>
      <w:r w:rsidR="00641478">
        <w:rPr>
          <w:rFonts w:ascii="Times New Roman" w:hAnsi="Times New Roman" w:cs="Times New Roman"/>
          <w:lang w:val="en-US"/>
        </w:rPr>
        <w:t xml:space="preserve"> supervise </w:t>
      </w:r>
      <w:r w:rsidRPr="00AB3FAA">
        <w:rPr>
          <w:rFonts w:ascii="Times New Roman" w:hAnsi="Times New Roman" w:cs="Times New Roman"/>
        </w:rPr>
        <w:t>pendidikan adalah:</w:t>
      </w:r>
    </w:p>
    <w:p w14:paraId="37C126CF" w14:textId="59C61101" w:rsidR="00194696" w:rsidRPr="009C73BC" w:rsidRDefault="00875890" w:rsidP="009C73BC">
      <w:pPr>
        <w:pStyle w:val="ListParagraph"/>
        <w:numPr>
          <w:ilvl w:val="1"/>
          <w:numId w:val="1"/>
        </w:numPr>
        <w:spacing w:line="240" w:lineRule="auto"/>
        <w:jc w:val="both"/>
        <w:rPr>
          <w:rFonts w:ascii="Times New Roman" w:hAnsi="Times New Roman" w:cs="Times New Roman"/>
        </w:rPr>
      </w:pPr>
      <w:r w:rsidRPr="009C73BC">
        <w:rPr>
          <w:rFonts w:ascii="Times New Roman" w:eastAsia="Times New Roman" w:hAnsi="Times New Roman" w:cs="Times New Roman"/>
          <w:kern w:val="0"/>
          <w:lang w:val="zh-CN" w:eastAsia="zh-CN"/>
          <w14:ligatures w14:val="none"/>
        </w:rPr>
        <w:t xml:space="preserve">Membimbing </w:t>
      </w:r>
      <w:r w:rsidR="00641478">
        <w:rPr>
          <w:rFonts w:ascii="Times New Roman" w:eastAsia="Times New Roman" w:hAnsi="Times New Roman" w:cs="Times New Roman"/>
          <w:kern w:val="0"/>
          <w:lang w:val="en-US" w:eastAsia="zh-CN"/>
          <w14:ligatures w14:val="none"/>
        </w:rPr>
        <w:t xml:space="preserve">guru </w:t>
      </w:r>
      <w:proofErr w:type="spellStart"/>
      <w:r w:rsidR="00641478">
        <w:rPr>
          <w:rFonts w:ascii="Times New Roman" w:eastAsia="Times New Roman" w:hAnsi="Times New Roman" w:cs="Times New Roman"/>
          <w:kern w:val="0"/>
          <w:lang w:val="en-US" w:eastAsia="zh-CN"/>
          <w14:ligatures w14:val="none"/>
        </w:rPr>
        <w:t>untuk</w:t>
      </w:r>
      <w:proofErr w:type="spellEnd"/>
      <w:r w:rsidR="00641478">
        <w:rPr>
          <w:rFonts w:ascii="Times New Roman" w:eastAsia="Times New Roman" w:hAnsi="Times New Roman" w:cs="Times New Roman"/>
          <w:kern w:val="0"/>
          <w:lang w:val="en-US" w:eastAsia="zh-CN"/>
          <w14:ligatures w14:val="none"/>
        </w:rPr>
        <w:t xml:space="preserve"> </w:t>
      </w:r>
      <w:proofErr w:type="spellStart"/>
      <w:r w:rsidR="00641478">
        <w:rPr>
          <w:rFonts w:ascii="Times New Roman" w:eastAsia="Times New Roman" w:hAnsi="Times New Roman" w:cs="Times New Roman"/>
          <w:kern w:val="0"/>
          <w:lang w:val="en-US" w:eastAsia="zh-CN"/>
          <w14:ligatures w14:val="none"/>
        </w:rPr>
        <w:t>mempunyai</w:t>
      </w:r>
      <w:proofErr w:type="spellEnd"/>
      <w:r w:rsidR="00641478">
        <w:rPr>
          <w:rFonts w:ascii="Times New Roman" w:eastAsia="Times New Roman" w:hAnsi="Times New Roman" w:cs="Times New Roman"/>
          <w:kern w:val="0"/>
          <w:lang w:val="en-US" w:eastAsia="zh-CN"/>
          <w14:ligatures w14:val="none"/>
        </w:rPr>
        <w:t xml:space="preserve"> </w:t>
      </w:r>
      <w:r w:rsidRPr="009C73BC">
        <w:rPr>
          <w:rFonts w:ascii="Times New Roman" w:eastAsia="Times New Roman" w:hAnsi="Times New Roman" w:cs="Times New Roman"/>
          <w:kern w:val="0"/>
          <w:lang w:val="zh-CN" w:eastAsia="zh-CN"/>
          <w14:ligatures w14:val="none"/>
        </w:rPr>
        <w:t>pemahaman yang lebih dalam tentang tujuan pendidikan di sekolah serta memahami peran sekolah dalam mencapai tujuan tersebut.</w:t>
      </w:r>
    </w:p>
    <w:p w14:paraId="07FAACBE" w14:textId="205BFABF" w:rsidR="00194696" w:rsidRPr="009C73BC" w:rsidRDefault="00875890" w:rsidP="009C73BC">
      <w:pPr>
        <w:pStyle w:val="ListParagraph"/>
        <w:numPr>
          <w:ilvl w:val="1"/>
          <w:numId w:val="1"/>
        </w:numPr>
        <w:spacing w:line="240" w:lineRule="auto"/>
        <w:jc w:val="both"/>
        <w:rPr>
          <w:rFonts w:ascii="Times New Roman" w:hAnsi="Times New Roman" w:cs="Times New Roman"/>
        </w:rPr>
      </w:pPr>
      <w:r w:rsidRPr="009C73BC">
        <w:rPr>
          <w:rFonts w:ascii="Times New Roman" w:eastAsia="Times New Roman" w:hAnsi="Times New Roman" w:cs="Times New Roman"/>
          <w:kern w:val="0"/>
          <w:lang w:val="zh-CN" w:eastAsia="zh-CN"/>
          <w14:ligatures w14:val="none"/>
        </w:rPr>
        <w:t>Membantu guru agar lebih peka terhadap kebutuhan dan permasalahan yang dialami oleh siswa, sehingga mereka dapat memberikan bantuan secara lebih efektif.Mengembangkan kepemimpinan yang efektif melalui pendekatan demokratis untuk meningkatkan berbagai aktivitas profesional di sekolah, sekaligus mempererat hubungan kerja sama antar staf guna bersama-sama meningkatkan kompetensi masing-masing.</w:t>
      </w:r>
      <w:r w:rsidR="00F14217" w:rsidRPr="009C73BC">
        <w:rPr>
          <w:rStyle w:val="FootnoteReference"/>
          <w:rFonts w:ascii="Times New Roman" w:hAnsi="Times New Roman" w:cs="Times New Roman"/>
        </w:rPr>
        <w:footnoteReference w:id="8"/>
      </w:r>
    </w:p>
    <w:p w14:paraId="732D4C95" w14:textId="77777777" w:rsidR="006038AF" w:rsidRPr="009C73BC" w:rsidRDefault="00875890" w:rsidP="009C73BC">
      <w:pPr>
        <w:spacing w:before="100" w:beforeAutospacing="1" w:after="0" w:line="240" w:lineRule="auto"/>
        <w:ind w:left="720" w:firstLine="360"/>
        <w:jc w:val="both"/>
        <w:rPr>
          <w:rFonts w:ascii="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t>Mukhtar dan Iskandar (2009) mengemukakan bahwa supervisi pendidikan memiliki beberapa tujuan, di antaranya:</w:t>
      </w:r>
    </w:p>
    <w:p w14:paraId="46000112" w14:textId="0935E20A" w:rsidR="006038AF" w:rsidRPr="009C73BC" w:rsidRDefault="00875890" w:rsidP="009C73BC">
      <w:pPr>
        <w:spacing w:after="0" w:line="240" w:lineRule="auto"/>
        <w:ind w:left="720"/>
        <w:jc w:val="both"/>
        <w:rPr>
          <w:rFonts w:ascii="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t>a. Meningkatkan serta membangkitkan motivasi guru dan staf administrasi sekolah lainnya untuk melaksanakan tugas mereka seoptimal mungkin.</w:t>
      </w:r>
    </w:p>
    <w:p w14:paraId="5771CA43" w14:textId="43694A00" w:rsidR="006038AF" w:rsidRPr="009C73BC" w:rsidRDefault="00B55AEE" w:rsidP="009C73BC">
      <w:pPr>
        <w:spacing w:after="0" w:line="240" w:lineRule="auto"/>
        <w:ind w:left="720"/>
        <w:jc w:val="both"/>
        <w:rPr>
          <w:rFonts w:ascii="Times New Roman" w:hAnsi="Times New Roman" w:cs="Times New Roman"/>
          <w:kern w:val="0"/>
          <w:lang w:val="zh-CN" w:eastAsia="zh-CN"/>
          <w14:ligatures w14:val="none"/>
        </w:rPr>
      </w:pPr>
      <w:r w:rsidRPr="009C73BC">
        <w:rPr>
          <w:rFonts w:ascii="Times New Roman" w:hAnsi="Times New Roman" w:cs="Times New Roman"/>
          <w:kern w:val="0"/>
          <w:lang w:val="en-US" w:eastAsia="zh-CN"/>
          <w14:ligatures w14:val="none"/>
        </w:rPr>
        <w:lastRenderedPageBreak/>
        <w:t>b.</w:t>
      </w:r>
      <w:r w:rsidR="00875890" w:rsidRPr="009C73BC">
        <w:rPr>
          <w:rFonts w:ascii="Times New Roman" w:eastAsia="Times New Roman" w:hAnsi="Times New Roman" w:cs="Times New Roman"/>
          <w:kern w:val="0"/>
          <w:lang w:val="zh-CN" w:eastAsia="zh-CN"/>
          <w14:ligatures w14:val="none"/>
        </w:rPr>
        <w:t xml:space="preserve"> Mendorong guru dan staf administrasi untuk memperbaiki kekurangan-kekurangan yang ada dalam pelaksanaan pendidikan, termasuk penyediaan berbagai media pembelajaran yang diperlukan untuk mendukung kelancaran proses belajar mengajar.</w:t>
      </w:r>
      <w:r w:rsidR="00875890" w:rsidRPr="009C73BC">
        <w:rPr>
          <w:rFonts w:ascii="Times New Roman" w:eastAsia="Times New Roman" w:hAnsi="Times New Roman" w:cs="Times New Roman"/>
          <w:kern w:val="0"/>
          <w:lang w:val="zh-CN" w:eastAsia="zh-CN"/>
          <w14:ligatures w14:val="none"/>
        </w:rPr>
        <w:br/>
        <w:t>c. Secara bersama-sama berupaya menemukan, mengembangkan, dan menerapkan metode-metode baru guna memajukan kualitas proses pembelajaran.</w:t>
      </w:r>
      <w:r w:rsidR="00875890" w:rsidRPr="009C73BC">
        <w:rPr>
          <w:rFonts w:ascii="Times New Roman" w:eastAsia="Times New Roman" w:hAnsi="Times New Roman" w:cs="Times New Roman"/>
          <w:kern w:val="0"/>
          <w:lang w:val="zh-CN" w:eastAsia="zh-CN"/>
          <w14:ligatures w14:val="none"/>
        </w:rPr>
        <w:br/>
        <w:t>d. Membangun kerjasama yang harmonis antara guru, siswa, dan staf sekolah, misalnya melalui pelaksanaan seminar, lokakarya, pelatihan dalam jabatan, atau kegiatan sejenis lainnya.</w:t>
      </w:r>
    </w:p>
    <w:p w14:paraId="5CB473A3" w14:textId="01776884" w:rsidR="00194696" w:rsidRPr="009C73BC" w:rsidRDefault="00875890" w:rsidP="009C73BC">
      <w:pPr>
        <w:pStyle w:val="ListParagraph"/>
        <w:spacing w:before="100" w:beforeAutospacing="1" w:after="100" w:afterAutospacing="1" w:line="240" w:lineRule="auto"/>
        <w:ind w:left="360" w:firstLine="360"/>
        <w:jc w:val="both"/>
        <w:rPr>
          <w:rFonts w:ascii="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t>Mengingat mulianya tujuan supervisi, menurut Dadang Suhardan (2010), kegiatan pengawasan ini harus dilaksanakan oleh individu yang memiliki tingkat pengetahuan yang lebih tinggi dan pemahaman yang mendalam, disertai kepekaan yang tajam dalam mengenali objek kerjanya, serta dijalankan dengan kejernihan hati. Supervisi merupakan kegiatan akademik yang menuntut pemahaman mendalam terhadap aktivitas yang disupervisi.</w:t>
      </w:r>
      <w:r w:rsidR="00F14217" w:rsidRPr="009C73BC">
        <w:rPr>
          <w:rStyle w:val="FootnoteReference"/>
          <w:rFonts w:ascii="Times New Roman" w:hAnsi="Times New Roman" w:cs="Times New Roman"/>
        </w:rPr>
        <w:footnoteReference w:id="9"/>
      </w:r>
    </w:p>
    <w:p w14:paraId="11C50DC2" w14:textId="77777777" w:rsidR="00194696" w:rsidRPr="009C73BC" w:rsidRDefault="00875890" w:rsidP="009C73BC">
      <w:pPr>
        <w:numPr>
          <w:ilvl w:val="0"/>
          <w:numId w:val="1"/>
        </w:numPr>
        <w:spacing w:line="240" w:lineRule="auto"/>
        <w:jc w:val="both"/>
        <w:rPr>
          <w:rFonts w:ascii="Times New Roman" w:hAnsi="Times New Roman" w:cs="Times New Roman"/>
          <w:b/>
          <w:bCs/>
          <w:lang w:val="zh-CN"/>
        </w:rPr>
      </w:pPr>
      <w:r w:rsidRPr="009C73BC">
        <w:rPr>
          <w:rFonts w:ascii="Times New Roman" w:hAnsi="Times New Roman" w:cs="Times New Roman"/>
          <w:b/>
          <w:bCs/>
          <w:lang w:val="zh-CN"/>
        </w:rPr>
        <w:t>Hakikat Supervisi Pendidikan</w:t>
      </w:r>
    </w:p>
    <w:p w14:paraId="4FAD8146" w14:textId="74845D28" w:rsidR="00194696" w:rsidRPr="009C73BC" w:rsidRDefault="00875890" w:rsidP="009C73BC">
      <w:pPr>
        <w:spacing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Untuk meningkatkan kualitas pengajaran di organisasi Pendidikan, pengawas pendidikan atau administrator sekolah dapat menerapkan hakikat supervisi Pendidikan. Kepala sekolah menegakkan pendekatan strategis yang diperlukan untuk meningkatkan norma bagi lembaga pendidikan. Sebagai pengawas, kepala sekolah harus memahami dan berhasil menyelesaikan tugas untuk memperbaiki situasi. Mereka memantau secara ketat semua kegiatan yang berhubungan dengan sekolah, termasuk membantu proses pembelajaran, menyelesaikan masalah dengan siswa, staf, dan infrastruktur yang berhubungan dengan pembelajaran, serta dengan administrasi, keuangan, dan hubungan masyarakat Pengawasan Pengajaran bertujuan untuk membantu dan memperkuat kerangka kerja tersebut</w:t>
      </w:r>
      <w:r w:rsidR="00F14217" w:rsidRPr="009C73BC">
        <w:rPr>
          <w:rStyle w:val="FootnoteReference"/>
          <w:rFonts w:ascii="Times New Roman" w:hAnsi="Times New Roman" w:cs="Times New Roman"/>
          <w:lang w:val="zh-CN"/>
        </w:rPr>
        <w:footnoteReference w:id="10"/>
      </w:r>
    </w:p>
    <w:p w14:paraId="4E45444E" w14:textId="14F6BE98" w:rsidR="00194696" w:rsidRPr="009C73BC" w:rsidRDefault="00875890" w:rsidP="009C73BC">
      <w:pPr>
        <w:spacing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Supervisi pendidikan adalah praktik pemberian arahan atau bantuan kepada instruktur untuk membantu mereka mengembangkan keterampilan, seperti pengetahuan, kreativitas di kelas, dedikasi, atau motivasi sebagai pendidik.Fokus Pencapaian tujuan pendidikan yang bertindak sebagai tanggung jawab antara guru dan kepala sekolah merupakan tujuan utama supervisi. Oleh karena itu, untuk mendorong dan meningkatkan prestasi akademik, supervisi pendidikan bertujuan untuk mengatasi faktor kognitif, psikomotorik, dan afektif</w:t>
      </w:r>
      <w:r w:rsidR="00F14217" w:rsidRPr="009C73BC">
        <w:rPr>
          <w:rStyle w:val="FootnoteReference"/>
          <w:rFonts w:ascii="Times New Roman" w:hAnsi="Times New Roman" w:cs="Times New Roman"/>
          <w:lang w:val="zh-CN"/>
        </w:rPr>
        <w:footnoteReference w:id="11"/>
      </w:r>
    </w:p>
    <w:p w14:paraId="525A3110" w14:textId="180A6844" w:rsidR="00194696" w:rsidRPr="009C73BC" w:rsidRDefault="00641478" w:rsidP="009C73BC">
      <w:pPr>
        <w:spacing w:line="240" w:lineRule="auto"/>
        <w:ind w:left="360" w:firstLine="360"/>
        <w:jc w:val="both"/>
        <w:rPr>
          <w:rFonts w:ascii="Times New Roman" w:hAnsi="Times New Roman" w:cs="Times New Roman"/>
          <w:lang w:val="zh-CN"/>
        </w:rPr>
      </w:pPr>
      <w:r w:rsidRPr="00641478">
        <w:rPr>
          <w:rFonts w:ascii="Times New Roman" w:hAnsi="Times New Roman" w:cs="Times New Roman"/>
          <w:lang w:val="zh-CN"/>
        </w:rPr>
        <w:t xml:space="preserve">Tujuan utama supervisi pendidikan adalah untuk mendukung individu yang diawasi, dan jenis supervisi ini hanya mencakup hal ini. Proses peningkatan lingkungan belajar dikenal sebagai supervisi pendidikan. Istilah "pembinaan" menggambarkan proses umum peningkatan standar pendidikan (miftahul reski). Menurut Pie A. Sahertian, tujuan supervisi adalah menyediakan sumber daya dan layanan untuk meningkatkan kualitas pendidikan guru di sekolah, yang pada gilirannya meningkatkan kualitas pendidikan siswa. Tanggung jawab lainnya termasuk membantu guru memahami tujuan pendidikan secara lebih efektif dan membantu mereka memahami kebutuhan dan masalah yang muncul. </w:t>
      </w:r>
      <w:r w:rsidR="00875890" w:rsidRPr="009C73BC">
        <w:rPr>
          <w:rFonts w:ascii="Times New Roman" w:hAnsi="Times New Roman" w:cs="Times New Roman"/>
          <w:lang w:val="zh-CN"/>
        </w:rPr>
        <w:lastRenderedPageBreak/>
        <w:t>siswa, dan membantu mereka dalam menjalankan kepemimpinan yang efektif secara demokratis untuk meningkatkan kegiatan profesional di sekolah</w:t>
      </w:r>
      <w:r w:rsidR="00F14217" w:rsidRPr="009C73BC">
        <w:rPr>
          <w:rStyle w:val="FootnoteReference"/>
          <w:rFonts w:ascii="Times New Roman" w:hAnsi="Times New Roman" w:cs="Times New Roman"/>
          <w:lang w:val="zh-CN"/>
        </w:rPr>
        <w:footnoteReference w:id="12"/>
      </w:r>
    </w:p>
    <w:p w14:paraId="69190CA6" w14:textId="77777777" w:rsidR="00194696" w:rsidRPr="009C73BC" w:rsidRDefault="00875890" w:rsidP="009C73BC">
      <w:pPr>
        <w:spacing w:after="0"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Sedangkan secara nasional, tujuan konkrit supervisi pendidikan adalah sebagai berikut;</w:t>
      </w:r>
    </w:p>
    <w:p w14:paraId="01073458" w14:textId="77777777" w:rsidR="00194696" w:rsidRPr="009C73BC" w:rsidRDefault="00875890" w:rsidP="009C73BC">
      <w:pPr>
        <w:pStyle w:val="ListParagraph"/>
        <w:numPr>
          <w:ilvl w:val="1"/>
          <w:numId w:val="2"/>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Membantu instruktur mengartikulasikan tujuan pembelajaran dengan cara yang jelas dan ringkas</w:t>
      </w:r>
    </w:p>
    <w:p w14:paraId="0C6FC700" w14:textId="77777777" w:rsidR="00194696" w:rsidRPr="009C73BC" w:rsidRDefault="00875890" w:rsidP="009C73BC">
      <w:pPr>
        <w:pStyle w:val="ListParagraph"/>
        <w:numPr>
          <w:ilvl w:val="1"/>
          <w:numId w:val="2"/>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Membantu instruktur meningkatkan proses pembelajaran murid.</w:t>
      </w:r>
    </w:p>
    <w:p w14:paraId="3731F2DD" w14:textId="77777777" w:rsidR="00194696" w:rsidRPr="009C73BC" w:rsidRDefault="00875890" w:rsidP="009C73BC">
      <w:pPr>
        <w:pStyle w:val="ListParagraph"/>
        <w:numPr>
          <w:ilvl w:val="1"/>
          <w:numId w:val="2"/>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Membantu pendidik memanfaatkan sumber daya pengajaran,teknik, dan komponen proses pendidikan modern.</w:t>
      </w:r>
    </w:p>
    <w:p w14:paraId="123EDF8B" w14:textId="77777777" w:rsidR="00194696" w:rsidRPr="009C73BC" w:rsidRDefault="00875890" w:rsidP="009C73BC">
      <w:pPr>
        <w:pStyle w:val="ListParagraph"/>
        <w:numPr>
          <w:ilvl w:val="1"/>
          <w:numId w:val="2"/>
        </w:numPr>
        <w:spacing w:line="240" w:lineRule="auto"/>
        <w:jc w:val="both"/>
        <w:rPr>
          <w:rFonts w:ascii="Times New Roman" w:hAnsi="Times New Roman" w:cs="Times New Roman"/>
          <w:lang w:val="zh-CN"/>
        </w:rPr>
      </w:pPr>
      <w:r w:rsidRPr="009C73BC">
        <w:rPr>
          <w:rFonts w:ascii="Times New Roman" w:hAnsi="Times New Roman" w:cs="Times New Roman"/>
          <w:lang w:val="zh-CN"/>
        </w:rPr>
        <w:t>Membantu guru dalam menilai kemajuan murid-muridnya dan hasil pekerjaannya.</w:t>
      </w:r>
    </w:p>
    <w:p w14:paraId="11128BCD" w14:textId="77777777" w:rsidR="00194696" w:rsidRPr="009C73BC" w:rsidRDefault="00875890" w:rsidP="009C73BC">
      <w:pPr>
        <w:pStyle w:val="ListParagraph"/>
        <w:numPr>
          <w:ilvl w:val="1"/>
          <w:numId w:val="2"/>
        </w:numPr>
        <w:spacing w:line="240" w:lineRule="auto"/>
        <w:jc w:val="both"/>
        <w:rPr>
          <w:rFonts w:ascii="Times New Roman" w:hAnsi="Times New Roman" w:cs="Times New Roman"/>
          <w:lang w:val="zh-CN"/>
        </w:rPr>
      </w:pPr>
      <w:r w:rsidRPr="009C73BC">
        <w:rPr>
          <w:rFonts w:ascii="Times New Roman" w:hAnsi="Times New Roman" w:cs="Times New Roman"/>
          <w:lang w:val="zh-CN"/>
        </w:rPr>
        <w:t>Mendukung instruktur baru di sekolah sampai mereka termotivasi untuk melaksanakan arahan mereka sendiri</w:t>
      </w:r>
    </w:p>
    <w:p w14:paraId="0F89E2B6" w14:textId="2AD79D8F" w:rsidR="00194696" w:rsidRPr="009C73BC" w:rsidRDefault="00875890" w:rsidP="009C73BC">
      <w:pPr>
        <w:pStyle w:val="ListParagraph"/>
        <w:numPr>
          <w:ilvl w:val="1"/>
          <w:numId w:val="2"/>
        </w:numPr>
        <w:spacing w:line="240" w:lineRule="auto"/>
        <w:jc w:val="both"/>
        <w:rPr>
          <w:rFonts w:ascii="Times New Roman" w:hAnsi="Times New Roman" w:cs="Times New Roman"/>
          <w:lang w:val="zh-CN"/>
        </w:rPr>
      </w:pPr>
      <w:r w:rsidRPr="009C73BC">
        <w:rPr>
          <w:rFonts w:ascii="Times New Roman" w:hAnsi="Times New Roman" w:cs="Times New Roman"/>
          <w:lang w:val="zh-CN"/>
        </w:rPr>
        <w:t>Membantu pendidik untuk menghindari pemborosan waktu dan energi mereka selama reformasi sekolah</w:t>
      </w:r>
    </w:p>
    <w:p w14:paraId="37CB0C2D" w14:textId="20C594B2" w:rsidR="00194696" w:rsidRPr="009C73BC" w:rsidRDefault="00875890" w:rsidP="009C73BC">
      <w:pPr>
        <w:spacing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Hakikat supervisi dapat disimpulkan dari tujuan di atas, yaitu untuk meningkatkan lingkungan belajar dengan membantu guru dalam memperluas kinerjanya dalam konteks pengajaran individual</w:t>
      </w:r>
      <w:r w:rsidR="00F14217" w:rsidRPr="009C73BC">
        <w:rPr>
          <w:rStyle w:val="FootnoteReference"/>
          <w:rFonts w:ascii="Times New Roman" w:hAnsi="Times New Roman" w:cs="Times New Roman"/>
          <w:lang w:val="zh-CN"/>
        </w:rPr>
        <w:footnoteReference w:id="13"/>
      </w:r>
    </w:p>
    <w:p w14:paraId="039EECB3" w14:textId="77777777" w:rsidR="00194696" w:rsidRPr="009C73BC" w:rsidRDefault="00875890" w:rsidP="009C73BC">
      <w:pPr>
        <w:numPr>
          <w:ilvl w:val="0"/>
          <w:numId w:val="1"/>
        </w:numPr>
        <w:spacing w:line="240" w:lineRule="auto"/>
        <w:jc w:val="both"/>
        <w:rPr>
          <w:rFonts w:ascii="Times New Roman" w:hAnsi="Times New Roman" w:cs="Times New Roman"/>
          <w:b/>
          <w:bCs/>
          <w:lang w:val="zh-CN"/>
        </w:rPr>
      </w:pPr>
      <w:r w:rsidRPr="009C73BC">
        <w:rPr>
          <w:rFonts w:ascii="Times New Roman" w:hAnsi="Times New Roman" w:cs="Times New Roman"/>
          <w:b/>
          <w:bCs/>
          <w:lang w:val="zh-CN"/>
        </w:rPr>
        <w:t>Prinsip Supervisi Pendidikan</w:t>
      </w:r>
    </w:p>
    <w:p w14:paraId="02EB340C" w14:textId="77777777" w:rsidR="00194696" w:rsidRPr="009C73BC" w:rsidRDefault="00875890" w:rsidP="009C73BC">
      <w:pPr>
        <w:spacing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Prinsip dalam KBBI diartikan sebagai prinsip atau kebenaran yang dijadikan sebagai dasar berpikir. Dengan demikian, Prinsip adalah seperangkat pedoman yang dijadikan pegangan manusia dalam melakukan suatu kegiatan agar tujuan kegiatan itu tercapai.(al idaroh)</w:t>
      </w:r>
    </w:p>
    <w:p w14:paraId="1438597F" w14:textId="56E6336D" w:rsidR="00194696" w:rsidRPr="009C73BC" w:rsidRDefault="00875890" w:rsidP="009C73BC">
      <w:pPr>
        <w:spacing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Sebagai seorang supervisor, penting untuk memahami prinsip-prinsip supervisi pendidikan yang dapat dijadikan pedoman dalam melaksanakan tugas supervisi guna mencapai hasil yang optimal. Salah satu tantangan dalam proses supervisi adalah bagaimana mengubah pola pikir yang otokratis dan bersifat korektif menjadi lebih kreatif dan konstruktif, dengan menciptakan suasana yang aman, nyaman, serta memperlakukan individu sebagai subjek yang mandiri dan mampu mengembangkan potensinya. Untuk mewujudkan hal ini, supervisi perlu dilaksanakan dengan menerapkan prinsip-prinsip tertentu yang sesuai dengan konteks pelaksanaan.</w:t>
      </w:r>
      <w:r w:rsidR="00F14217" w:rsidRPr="009C73BC">
        <w:rPr>
          <w:rStyle w:val="FootnoteReference"/>
          <w:rFonts w:ascii="Times New Roman" w:hAnsi="Times New Roman" w:cs="Times New Roman"/>
          <w:lang w:val="zh-CN"/>
        </w:rPr>
        <w:footnoteReference w:id="14"/>
      </w:r>
    </w:p>
    <w:p w14:paraId="50CE2C43" w14:textId="584FB05E" w:rsidR="00194696" w:rsidRPr="009C73BC" w:rsidRDefault="00875890" w:rsidP="009C73BC">
      <w:pPr>
        <w:spacing w:after="0"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Dalam melaksanakan supervisi, supervisor atau pengawas harus berpegang pada Prinsip-prinsip sebagai berikut</w:t>
      </w:r>
      <w:r w:rsidR="00F14217" w:rsidRPr="009C73BC">
        <w:rPr>
          <w:rStyle w:val="FootnoteReference"/>
          <w:rFonts w:ascii="Times New Roman" w:hAnsi="Times New Roman" w:cs="Times New Roman"/>
          <w:lang w:val="zh-CN"/>
        </w:rPr>
        <w:footnoteReference w:id="15"/>
      </w:r>
      <w:r w:rsidRPr="009C73BC">
        <w:rPr>
          <w:rFonts w:ascii="Times New Roman" w:hAnsi="Times New Roman" w:cs="Times New Roman"/>
          <w:lang w:val="zh-CN"/>
        </w:rPr>
        <w:t>:</w:t>
      </w:r>
    </w:p>
    <w:p w14:paraId="1084EFFE" w14:textId="77777777" w:rsidR="00194696" w:rsidRPr="009C73BC" w:rsidRDefault="00875890" w:rsidP="009C73BC">
      <w:pPr>
        <w:pStyle w:val="ListParagraph"/>
        <w:numPr>
          <w:ilvl w:val="0"/>
          <w:numId w:val="3"/>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Sistematis, artinya dilakukan secara teratur, terencana, dan konsisten</w:t>
      </w:r>
    </w:p>
    <w:p w14:paraId="56F79B18" w14:textId="77777777" w:rsidR="00194696" w:rsidRPr="009C73BC" w:rsidRDefault="00875890" w:rsidP="009C73BC">
      <w:pPr>
        <w:pStyle w:val="ListParagraph"/>
        <w:numPr>
          <w:ilvl w:val="0"/>
          <w:numId w:val="3"/>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 xml:space="preserve">Objektif, artinya data yang diperoleh berdasarkan pengamatan yang sebenarnya dan bukan informasi yang bersifat pribadi. Harus diselesaikan secepatnya, dan setiap pengawasan harus berdasarkan bukti dan fakta yang ditemukan melalui pengamatan </w:t>
      </w:r>
      <w:r w:rsidRPr="009C73BC">
        <w:rPr>
          <w:rFonts w:ascii="Times New Roman" w:hAnsi="Times New Roman" w:cs="Times New Roman"/>
          <w:lang w:val="zh-CN"/>
        </w:rPr>
        <w:lastRenderedPageBreak/>
        <w:t>atau penelitian. Biasanya, pengawasan melibatkan penggunaan instrumen, angket, atau personel pengamatan.</w:t>
      </w:r>
    </w:p>
    <w:p w14:paraId="7405CDEB" w14:textId="77777777" w:rsidR="00194696" w:rsidRPr="009C73BC" w:rsidRDefault="00875890" w:rsidP="009C73BC">
      <w:pPr>
        <w:pStyle w:val="ListParagraph"/>
        <w:numPr>
          <w:ilvl w:val="0"/>
          <w:numId w:val="3"/>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Menggunakan alat atau instrumen yang dapat menghasilkan informasi sebagai dasar untuk melakukan penelitian terhadap jalannya proses pembelajaran.</w:t>
      </w:r>
    </w:p>
    <w:p w14:paraId="1DB9A749" w14:textId="77777777" w:rsidR="00194696" w:rsidRPr="009C73BC" w:rsidRDefault="00875890" w:rsidP="009C73BC">
      <w:pPr>
        <w:pStyle w:val="ListParagraph"/>
        <w:numPr>
          <w:ilvl w:val="0"/>
          <w:numId w:val="3"/>
        </w:numPr>
        <w:spacing w:line="240" w:lineRule="auto"/>
        <w:jc w:val="both"/>
        <w:rPr>
          <w:rFonts w:ascii="Times New Roman" w:hAnsi="Times New Roman" w:cs="Times New Roman"/>
          <w:lang w:val="zh-CN"/>
        </w:rPr>
      </w:pPr>
      <w:r w:rsidRPr="009C73BC">
        <w:rPr>
          <w:rFonts w:ascii="Times New Roman" w:hAnsi="Times New Roman" w:cs="Times New Roman"/>
          <w:lang w:val="zh-CN"/>
        </w:rPr>
        <w:t xml:space="preserve"> Menjunjung tinggi prinsip demokrasi, yaitu mengutamakan musyawarah dalam pengambilan keputusan.</w:t>
      </w:r>
    </w:p>
    <w:p w14:paraId="7653592F" w14:textId="77777777" w:rsidR="00194696" w:rsidRPr="009C73BC" w:rsidRDefault="00875890" w:rsidP="009C73BC">
      <w:pPr>
        <w:pStyle w:val="ListParagraph"/>
        <w:numPr>
          <w:ilvl w:val="0"/>
          <w:numId w:val="3"/>
        </w:numPr>
        <w:spacing w:line="240" w:lineRule="auto"/>
        <w:jc w:val="both"/>
        <w:rPr>
          <w:rFonts w:ascii="Times New Roman" w:hAnsi="Times New Roman" w:cs="Times New Roman"/>
          <w:lang w:val="zh-CN"/>
        </w:rPr>
      </w:pPr>
      <w:r w:rsidRPr="009C73BC">
        <w:rPr>
          <w:rFonts w:ascii="Times New Roman" w:hAnsi="Times New Roman" w:cs="Times New Roman"/>
          <w:lang w:val="zh-CN"/>
        </w:rPr>
        <w:t>Mendorong prinsip kerja sama (kooperatif) dan kerja tim, di mana seluruh anggota berpartisipasi aktif untuk memajukan lembaga dengan menciptakan lingkungan belajar dan kerja yang lebih berkualitas.</w:t>
      </w:r>
    </w:p>
    <w:p w14:paraId="76914CB8" w14:textId="042DE2D7" w:rsidR="00194696" w:rsidRPr="009C73BC" w:rsidRDefault="00875890" w:rsidP="009C73BC">
      <w:pPr>
        <w:pStyle w:val="ListParagraph"/>
        <w:numPr>
          <w:ilvl w:val="0"/>
          <w:numId w:val="3"/>
        </w:numPr>
        <w:spacing w:line="240" w:lineRule="auto"/>
        <w:jc w:val="both"/>
        <w:rPr>
          <w:rFonts w:ascii="Times New Roman" w:hAnsi="Times New Roman" w:cs="Times New Roman"/>
          <w:lang w:val="zh-CN"/>
        </w:rPr>
      </w:pPr>
      <w:r w:rsidRPr="009C73BC">
        <w:rPr>
          <w:rFonts w:ascii="Times New Roman" w:hAnsi="Times New Roman" w:cs="Times New Roman"/>
          <w:lang w:val="zh-CN"/>
        </w:rPr>
        <w:t>Bersifat konstruktif dan kreatif, yakni mendorong inisiatif para staf atau pendidik serta memotivasi mereka untuk secara aktif membangun suasana yang memungkinkan setiap individu mengembangkan seluruh potensi dirinya..</w:t>
      </w:r>
      <w:r w:rsidR="00F14217" w:rsidRPr="009C73BC">
        <w:rPr>
          <w:rStyle w:val="FootnoteReference"/>
          <w:rFonts w:ascii="Times New Roman" w:hAnsi="Times New Roman" w:cs="Times New Roman"/>
        </w:rPr>
        <w:footnoteReference w:id="16"/>
      </w:r>
      <w:r w:rsidRPr="009C73BC">
        <w:rPr>
          <w:rFonts w:ascii="Times New Roman" w:hAnsi="Times New Roman" w:cs="Times New Roman"/>
        </w:rPr>
        <w:t>.</w:t>
      </w:r>
    </w:p>
    <w:p w14:paraId="3F39175E" w14:textId="77777777" w:rsidR="00194696" w:rsidRPr="009C73BC" w:rsidRDefault="00875890" w:rsidP="009C73BC">
      <w:pPr>
        <w:spacing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Berdasarkan beberapa poin di atas, hal terpenting bagi kepala sekolah atau orang yang ditunjuk sebagai pengawas pendidikan adalah memastikan bahwa siswa yang berada di bawah pengawasannya diperlakukan dengan hormat. Dalam pasal tersebut, jelas bahwa pengawas harus selalu menjadi orang yang paling jujur ​​dan dapat dipercaya serta selalu mencari masalah yang tidak ada dan membuat keadaan menjadi lebih baik bagi guru atau staf. Karena itu, hal tersebut akan sejalan dengan tujuan supervisi itu sendiri.(Al idaroh)</w:t>
      </w:r>
    </w:p>
    <w:p w14:paraId="0C4259FA" w14:textId="77777777" w:rsidR="00194696" w:rsidRPr="009C73BC" w:rsidRDefault="00194696" w:rsidP="009C73BC">
      <w:pPr>
        <w:spacing w:line="240" w:lineRule="auto"/>
        <w:ind w:left="360" w:firstLine="360"/>
        <w:jc w:val="both"/>
        <w:rPr>
          <w:rFonts w:ascii="Times New Roman" w:hAnsi="Times New Roman" w:cs="Times New Roman"/>
          <w:lang w:val="zh-CN"/>
        </w:rPr>
      </w:pPr>
    </w:p>
    <w:p w14:paraId="688283B7" w14:textId="77777777" w:rsidR="00194696" w:rsidRPr="009C73BC" w:rsidRDefault="00875890" w:rsidP="009C73BC">
      <w:pPr>
        <w:pStyle w:val="ListParagraph"/>
        <w:numPr>
          <w:ilvl w:val="0"/>
          <w:numId w:val="1"/>
        </w:numPr>
        <w:spacing w:line="240" w:lineRule="auto"/>
        <w:jc w:val="both"/>
        <w:rPr>
          <w:rFonts w:ascii="Times New Roman" w:hAnsi="Times New Roman" w:cs="Times New Roman"/>
          <w:b/>
          <w:bCs/>
          <w:lang w:val="zh-CN"/>
        </w:rPr>
      </w:pPr>
      <w:r w:rsidRPr="009C73BC">
        <w:rPr>
          <w:rFonts w:ascii="Times New Roman" w:hAnsi="Times New Roman" w:cs="Times New Roman"/>
          <w:b/>
          <w:bCs/>
          <w:lang w:val="zh-CN"/>
        </w:rPr>
        <w:t>Teknik dan Pendekatan Supervisi</w:t>
      </w:r>
    </w:p>
    <w:p w14:paraId="7203F0A6" w14:textId="6A28A103" w:rsidR="00194696" w:rsidRPr="009C73BC" w:rsidRDefault="00875890" w:rsidP="009C73BC">
      <w:pPr>
        <w:spacing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 xml:space="preserve">Teknik merujuk pada metode untuk melaksanakan aktivitas tertentu. Seorang pengawas perlu menentukan metode-metode spesifik yang sesuai. Metode supervisi adalah berbagai pendekatan khas yang diterapkan untuk menyelesaikan tanggung jawab supervisi demi mencapai sasaran yang ditetapkan. Metode supervisi </w:t>
      </w:r>
      <w:proofErr w:type="spellStart"/>
      <w:r w:rsidR="00641478">
        <w:rPr>
          <w:rFonts w:ascii="Times New Roman" w:hAnsi="Times New Roman" w:cs="Times New Roman"/>
          <w:lang w:val="en-US"/>
        </w:rPr>
        <w:t>ialah</w:t>
      </w:r>
      <w:proofErr w:type="spellEnd"/>
      <w:r w:rsidRPr="009C73BC">
        <w:rPr>
          <w:rFonts w:ascii="Times New Roman" w:hAnsi="Times New Roman" w:cs="Times New Roman"/>
          <w:lang w:val="zh-CN"/>
        </w:rPr>
        <w:t xml:space="preserve"> alat yang digunakan oleh pengawas untuk meraih tujuan dari supervisi yang pada akhirnya dapat memperbaiki proses pengajaran sesuai dengan konteks dan keadaan yang ada</w:t>
      </w:r>
      <w:r w:rsidR="00F14217" w:rsidRPr="009C73BC">
        <w:rPr>
          <w:rStyle w:val="FootnoteReference"/>
          <w:rFonts w:ascii="Times New Roman" w:hAnsi="Times New Roman" w:cs="Times New Roman"/>
          <w:lang w:val="zh-CN"/>
        </w:rPr>
        <w:footnoteReference w:id="17"/>
      </w:r>
    </w:p>
    <w:p w14:paraId="1C340319" w14:textId="77777777" w:rsidR="00194696" w:rsidRPr="009C73BC" w:rsidRDefault="00875890" w:rsidP="009C73BC">
      <w:pPr>
        <w:spacing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Oleh karena itu, untuk membantu  seorang pengawasdalam melaksanakan kegiatan supervisi, diperlukan berbagai metode supervisi. Para ahli memiliki pandangan yang berbeda dalam menetapkan langkah-langkah teknik supervisi, namun pada intinya tetap serupa. Secara umum, teknik supervisi dapat dibagi menjadi dua kategori, yaitu</w:t>
      </w:r>
    </w:p>
    <w:p w14:paraId="1267940D" w14:textId="77777777" w:rsidR="00194696" w:rsidRPr="009C73BC" w:rsidRDefault="00875890" w:rsidP="009C73BC">
      <w:pPr>
        <w:numPr>
          <w:ilvl w:val="0"/>
          <w:numId w:val="4"/>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Teknik perseorangan</w:t>
      </w:r>
    </w:p>
    <w:p w14:paraId="2AA77284" w14:textId="77777777" w:rsidR="00194696" w:rsidRPr="009C73BC" w:rsidRDefault="00875890" w:rsidP="009C73BC">
      <w:pPr>
        <w:spacing w:after="0"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 xml:space="preserve">Teknik yang disebut sebagai individu merujuk pada pengawasan yang dilakukan secara perorangan. Beberapa aktivitas yang dilakukan meliputi: </w:t>
      </w:r>
    </w:p>
    <w:p w14:paraId="21B7D49A" w14:textId="7A625E52" w:rsidR="00641478" w:rsidRPr="00641478" w:rsidRDefault="00641478" w:rsidP="00641478">
      <w:pPr>
        <w:numPr>
          <w:ilvl w:val="0"/>
          <w:numId w:val="5"/>
        </w:numPr>
        <w:spacing w:after="0" w:line="240" w:lineRule="auto"/>
        <w:jc w:val="both"/>
        <w:rPr>
          <w:rFonts w:ascii="Times New Roman" w:hAnsi="Times New Roman" w:cs="Times New Roman"/>
          <w:lang w:val="zh-CN"/>
        </w:rPr>
      </w:pPr>
      <w:r w:rsidRPr="00641478">
        <w:rPr>
          <w:rFonts w:ascii="Times New Roman" w:hAnsi="Times New Roman" w:cs="Times New Roman"/>
          <w:lang w:val="zh-CN"/>
        </w:rPr>
        <w:t xml:space="preserve">Kunjungan kelas Kunjungan kelas merupakan metode pengembangan guru yang dilakukan oleh pengurus sekolah, guru, dan staf lainnya dengan tujuan untuk mengevaluasi kegiatan kelas sehingga diperoleh informasi yang diperlukan untuk pengembangan guru. Kunjungan kelas ini dapat dilakukan dengan atau tanpa pengetahuan sebelumnya, dan dapat juga dilakukan sebagai tanggapan atas saran guru yang tidak memihak. </w:t>
      </w:r>
    </w:p>
    <w:p w14:paraId="24B911D0" w14:textId="73CF0957" w:rsidR="00641478" w:rsidRPr="00641478" w:rsidRDefault="00641478" w:rsidP="00641478">
      <w:pPr>
        <w:pStyle w:val="ListParagraph"/>
        <w:numPr>
          <w:ilvl w:val="0"/>
          <w:numId w:val="5"/>
        </w:numPr>
        <w:spacing w:after="0" w:line="240" w:lineRule="auto"/>
        <w:jc w:val="both"/>
        <w:rPr>
          <w:rFonts w:ascii="Times New Roman" w:hAnsi="Times New Roman" w:cs="Times New Roman"/>
          <w:lang w:val="zh-CN"/>
        </w:rPr>
      </w:pPr>
      <w:r w:rsidRPr="00641478">
        <w:rPr>
          <w:rFonts w:ascii="Times New Roman" w:hAnsi="Times New Roman" w:cs="Times New Roman"/>
          <w:lang w:val="zh-CN"/>
        </w:rPr>
        <w:t>Dengan memfasilitasi observasi, guru memberikan bantuan kepada rekan yang kesulitan memahami mata pelajaran tertentu. Observasi ini dapat dilakukan di lingkungan sekolah atau dengan mengunjungi sekolah lain.</w:t>
      </w:r>
    </w:p>
    <w:p w14:paraId="5659E95E" w14:textId="5A20B9EC" w:rsidR="00194696" w:rsidRPr="00641478" w:rsidRDefault="00641478" w:rsidP="00641478">
      <w:pPr>
        <w:pStyle w:val="ListParagraph"/>
        <w:numPr>
          <w:ilvl w:val="0"/>
          <w:numId w:val="5"/>
        </w:numPr>
        <w:spacing w:after="0" w:line="240" w:lineRule="auto"/>
        <w:jc w:val="both"/>
        <w:rPr>
          <w:rFonts w:ascii="Times New Roman" w:hAnsi="Times New Roman" w:cs="Times New Roman"/>
          <w:lang w:val="zh-CN"/>
        </w:rPr>
      </w:pPr>
      <w:r w:rsidRPr="00641478">
        <w:rPr>
          <w:rFonts w:ascii="Times New Roman" w:hAnsi="Times New Roman" w:cs="Times New Roman"/>
          <w:lang w:val="zh-CN"/>
        </w:rPr>
        <w:lastRenderedPageBreak/>
        <w:t>Membantu siswa dalam memahami karakter siswa atau dalam menyelesaikan masalah yang dihadapi siswa. Menginformasikan kepada guru tentang aspek-aspek yang terkait dengan pelaksanaan kurikulum sekolah</w:t>
      </w:r>
    </w:p>
    <w:p w14:paraId="5709EB41" w14:textId="50EA8681" w:rsidR="00194696" w:rsidRPr="009C73BC" w:rsidRDefault="00875890" w:rsidP="009C73BC">
      <w:pPr>
        <w:numPr>
          <w:ilvl w:val="0"/>
          <w:numId w:val="5"/>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Evaluasi Diri Menumbuhkan dan memperluas kapasitas diri dengan tepat. Membangkitkan dan meningkatkan keberanian individu pada pengajar. Sementara itu, analisisnya menunjukkan bahwa tantangan yang dihadapi akan bergantung pada seberapa besar setiap orang memiliki kesadaran akan diri mereka sendiri.</w:t>
      </w:r>
    </w:p>
    <w:p w14:paraId="3293116D" w14:textId="77777777" w:rsidR="00194696" w:rsidRPr="009C73BC" w:rsidRDefault="00875890" w:rsidP="009C73BC">
      <w:pPr>
        <w:numPr>
          <w:ilvl w:val="0"/>
          <w:numId w:val="4"/>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Teknik kelompok</w:t>
      </w:r>
    </w:p>
    <w:p w14:paraId="4F106341" w14:textId="38EB2B53" w:rsidR="00194696" w:rsidRPr="009C73BC" w:rsidRDefault="00875890" w:rsidP="009C73BC">
      <w:pPr>
        <w:spacing w:after="0"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 xml:space="preserve">Teknik supervisi kelompok merupakan sebuah metode pelaksanaan program pengawasan yang diarahkan kepada sekelompok individu, minimal dua orang. Para pendidik yang diidentifikasi, berdasarkan analisis kebutuhan, memiliki tantangan, permintaan, atau kekurangan yang serupa akan dikelompokkan atau disatukan. Pengawasan dalam format kelompok adalah pendekatan yang melibatkan seorang supervisor bersama sejumlah guru untuk menangani isu-isu yang berhubungan dengan supervise </w:t>
      </w:r>
      <w:r w:rsidR="00F14217" w:rsidRPr="009C73BC">
        <w:rPr>
          <w:rStyle w:val="FootnoteReference"/>
          <w:rFonts w:ascii="Times New Roman" w:hAnsi="Times New Roman" w:cs="Times New Roman"/>
          <w:lang w:val="zh-CN"/>
        </w:rPr>
        <w:footnoteReference w:id="18"/>
      </w:r>
      <w:r w:rsidRPr="009C73BC">
        <w:rPr>
          <w:rFonts w:ascii="Times New Roman" w:hAnsi="Times New Roman" w:cs="Times New Roman"/>
          <w:lang w:val="zh-CN"/>
        </w:rPr>
        <w:t>Jenis-jenis teknik kelompok termasuk:</w:t>
      </w:r>
    </w:p>
    <w:p w14:paraId="42BC9A97" w14:textId="77777777" w:rsidR="00194696" w:rsidRPr="009C73BC" w:rsidRDefault="00875890" w:rsidP="009C73BC">
      <w:pPr>
        <w:numPr>
          <w:ilvl w:val="0"/>
          <w:numId w:val="6"/>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 xml:space="preserve">Sesi Pengenalan </w:t>
      </w:r>
    </w:p>
    <w:p w14:paraId="588374DC" w14:textId="77777777" w:rsidR="00194696" w:rsidRPr="009C73BC" w:rsidRDefault="00875890" w:rsidP="009C73BC">
      <w:pPr>
        <w:spacing w:after="0"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Sesi Pengenalan adalah pertemuan yang diadakan oleh pengawas atau kepala sekolah, mentor, dan guru yang baru bergabung, dengan tujuan memperkenalkan guru yang baru terhadap lingkungan kerja sebagai seorang tenaga pengajar.</w:t>
      </w:r>
    </w:p>
    <w:p w14:paraId="46270C3D" w14:textId="77777777" w:rsidR="00194696" w:rsidRPr="009C73BC" w:rsidRDefault="00875890" w:rsidP="009C73BC">
      <w:pPr>
        <w:numPr>
          <w:ilvl w:val="0"/>
          <w:numId w:val="6"/>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mengadakan pertemuan atau rapat (meeting)</w:t>
      </w:r>
    </w:p>
    <w:p w14:paraId="630D64B6" w14:textId="30E9CF24" w:rsidR="00194696" w:rsidRPr="009C73BC" w:rsidRDefault="00875890" w:rsidP="009C73BC">
      <w:pPr>
        <w:spacing w:after="0"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Seorang pemimpin sekolah melaksanakan tanggung jawabnya sesuai dengan rencana yang telah ditentukan. Termasuk di dalamnya adalah menyelenggarakan pertemuan secara teratur dengan para guru, dalam konteks ini pertemuan yang dilakukan sebagai bagian dari kegiatan pengawasan.</w:t>
      </w:r>
      <w:r w:rsidR="00F14217" w:rsidRPr="009C73BC">
        <w:rPr>
          <w:rStyle w:val="FootnoteReference"/>
          <w:rFonts w:ascii="Times New Roman" w:hAnsi="Times New Roman" w:cs="Times New Roman"/>
          <w:lang w:val="zh-CN"/>
        </w:rPr>
        <w:footnoteReference w:id="19"/>
      </w:r>
    </w:p>
    <w:p w14:paraId="13DD912E" w14:textId="77777777" w:rsidR="00194696" w:rsidRPr="009C73BC" w:rsidRDefault="00875890" w:rsidP="009C73BC">
      <w:pPr>
        <w:numPr>
          <w:ilvl w:val="0"/>
          <w:numId w:val="6"/>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 xml:space="preserve">Melaksanakan pertemuan kelompok (group discussions) </w:t>
      </w:r>
    </w:p>
    <w:p w14:paraId="36175D3D" w14:textId="77777777" w:rsidR="00194696" w:rsidRPr="009C73BC" w:rsidRDefault="00875890" w:rsidP="009C73BC">
      <w:pPr>
        <w:spacing w:after="0"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Pertemuan kelompok dapat dilakukan dengan membentuk tim guru yang memiliki bidang studi serupa. Dalam setiap pertemuan, pengawas atau kepala sekolah memberikan arahan, panduan, dan rekomendasi yang dianggap penting.</w:t>
      </w:r>
    </w:p>
    <w:p w14:paraId="3960CA99" w14:textId="77777777" w:rsidR="00194696" w:rsidRPr="009C73BC" w:rsidRDefault="00875890" w:rsidP="009C73BC">
      <w:pPr>
        <w:numPr>
          <w:ilvl w:val="0"/>
          <w:numId w:val="6"/>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 xml:space="preserve">Workshop (Lokakarya) </w:t>
      </w:r>
    </w:p>
    <w:p w14:paraId="51491677" w14:textId="77777777" w:rsidR="00194696" w:rsidRPr="009C73BC" w:rsidRDefault="00875890" w:rsidP="009C73BC">
      <w:pPr>
        <w:spacing w:after="0"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 xml:space="preserve">Workshop (Lokakarya) adalah sebuah aktivitas pembelajaran yang berkumpulnya guru-guru dengan isu yang serupa untuk mencari solusinya. Metode ini dapat diterapkan ketika sekelompok guru menghadapi masalah yang sebanding. </w:t>
      </w:r>
    </w:p>
    <w:p w14:paraId="7BEFA69F" w14:textId="57BC707F" w:rsidR="00194696" w:rsidRPr="009C73BC" w:rsidRDefault="00641478" w:rsidP="009C73BC">
      <w:pPr>
        <w:spacing w:line="240" w:lineRule="auto"/>
        <w:ind w:left="360" w:firstLine="360"/>
        <w:jc w:val="both"/>
        <w:rPr>
          <w:rFonts w:ascii="Times New Roman" w:hAnsi="Times New Roman" w:cs="Times New Roman"/>
          <w:lang w:val="zh-CN"/>
        </w:rPr>
      </w:pPr>
      <w:r w:rsidRPr="00641478">
        <w:rPr>
          <w:rFonts w:ascii="Times New Roman" w:hAnsi="Times New Roman" w:cs="Times New Roman"/>
          <w:lang w:val="zh-CN"/>
        </w:rPr>
        <w:t>Tujuan utama supervisi adalah untuk meningkatkan kualitas pembelajaran dan mencapai tujuan yang telah ditetapkan, sekaligus memajukan proses pembelajaran agar lebih efektif. Subjek yang disupervisi adalah guru dengan berbagai kualitas, oleh karena itu kepala sekolah sebagai wali harus memahami situasi dan kondisi guru yang akan melakukan supervisi. Ada beberapa teknik yang dapat digunakan oleh atasan, yang tentunya akan memudahkan pekerjaan atasan jika mereka mengetahuinya. Karena setiap metode yang digunakan dalam penelitian pendidikan memiliki seperangkat aturan yang unik, Atasan dapat menentukan pendekatan yang akan digunakan sesuai dengan situasi dan kondisi lembaga.</w:t>
      </w:r>
      <w:r w:rsidR="00F14217" w:rsidRPr="009C73BC">
        <w:rPr>
          <w:rStyle w:val="FootnoteReference"/>
          <w:rFonts w:ascii="Times New Roman" w:hAnsi="Times New Roman" w:cs="Times New Roman"/>
          <w:lang w:val="zh-CN"/>
        </w:rPr>
        <w:footnoteReference w:id="20"/>
      </w:r>
      <w:r w:rsidR="00875890" w:rsidRPr="009C73BC">
        <w:rPr>
          <w:rFonts w:ascii="Times New Roman" w:hAnsi="Times New Roman" w:cs="Times New Roman"/>
          <w:lang w:val="zh-CN"/>
        </w:rPr>
        <w:t xml:space="preserve">. Beberapa jenis pengawasan pendidikan yang biasanya diterapkan dalam memantau dan meningkatkan performa pendidik. Pertama, pengawasan formatif berorientasi pada pengembangan tenaga pengajar melalui umpan balik, pengarahan, dan pelatihan. Kedua, pengawasan inspektif lebih menitikberatkan pada pengawasan dan </w:t>
      </w:r>
      <w:r w:rsidR="00875890" w:rsidRPr="009C73BC">
        <w:rPr>
          <w:rFonts w:ascii="Times New Roman" w:hAnsi="Times New Roman" w:cs="Times New Roman"/>
          <w:lang w:val="zh-CN"/>
        </w:rPr>
        <w:lastRenderedPageBreak/>
        <w:t>evaluasi untuk menjamin kepatuhan terhadap norma pendidikan yang sudah ditetapkan. Sementara itu, pengawasan kolaboratif melibatkan kerjasama antara pengawas dan guru untuk mengidentifikasi permasalahan dan mencari solusi secara bersama</w:t>
      </w:r>
      <w:r w:rsidR="00F14217" w:rsidRPr="009C73BC">
        <w:rPr>
          <w:rStyle w:val="FootnoteReference"/>
          <w:rFonts w:ascii="Times New Roman" w:hAnsi="Times New Roman" w:cs="Times New Roman"/>
          <w:lang w:val="zh-CN"/>
        </w:rPr>
        <w:footnoteReference w:id="21"/>
      </w:r>
      <w:r w:rsidR="00875890" w:rsidRPr="009C73BC">
        <w:rPr>
          <w:rFonts w:ascii="Times New Roman" w:hAnsi="Times New Roman" w:cs="Times New Roman"/>
          <w:lang w:val="zh-CN"/>
        </w:rPr>
        <w:t>.Pendekatan direktif(langsung)</w:t>
      </w:r>
    </w:p>
    <w:p w14:paraId="02573EC0" w14:textId="3C6108D8" w:rsidR="006038AF" w:rsidRPr="009C73BC" w:rsidRDefault="00875890" w:rsidP="009C73BC">
      <w:pPr>
        <w:numPr>
          <w:ilvl w:val="0"/>
          <w:numId w:val="7"/>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 xml:space="preserve">Pendekatan supervisi </w:t>
      </w:r>
      <w:proofErr w:type="spellStart"/>
      <w:r w:rsidR="006038AF" w:rsidRPr="009C73BC">
        <w:rPr>
          <w:rFonts w:ascii="Times New Roman" w:hAnsi="Times New Roman" w:cs="Times New Roman"/>
          <w:lang w:val="en-US"/>
        </w:rPr>
        <w:t>Direktif</w:t>
      </w:r>
      <w:proofErr w:type="spellEnd"/>
      <w:r w:rsidR="006038AF" w:rsidRPr="009C73BC">
        <w:rPr>
          <w:rFonts w:ascii="Times New Roman" w:hAnsi="Times New Roman" w:cs="Times New Roman"/>
          <w:lang w:val="en-US"/>
        </w:rPr>
        <w:t xml:space="preserve"> (</w:t>
      </w:r>
      <w:proofErr w:type="spellStart"/>
      <w:r w:rsidR="006038AF" w:rsidRPr="009C73BC">
        <w:rPr>
          <w:rFonts w:ascii="Times New Roman" w:hAnsi="Times New Roman" w:cs="Times New Roman"/>
          <w:lang w:val="en-US"/>
        </w:rPr>
        <w:t>Langsung</w:t>
      </w:r>
      <w:proofErr w:type="spellEnd"/>
      <w:r w:rsidR="006038AF" w:rsidRPr="009C73BC">
        <w:rPr>
          <w:rFonts w:ascii="Times New Roman" w:hAnsi="Times New Roman" w:cs="Times New Roman"/>
          <w:lang w:val="en-US"/>
        </w:rPr>
        <w:t>)</w:t>
      </w:r>
    </w:p>
    <w:p w14:paraId="33D82856" w14:textId="32138F2B" w:rsidR="00194696" w:rsidRPr="009C73BC" w:rsidRDefault="006038AF" w:rsidP="009C73BC">
      <w:pPr>
        <w:spacing w:after="0" w:line="240" w:lineRule="auto"/>
        <w:ind w:left="720"/>
        <w:jc w:val="both"/>
        <w:rPr>
          <w:rFonts w:ascii="Times New Roman" w:hAnsi="Times New Roman" w:cs="Times New Roman"/>
          <w:lang w:val="zh-CN"/>
        </w:rPr>
      </w:pPr>
      <w:proofErr w:type="spellStart"/>
      <w:r w:rsidRPr="009C73BC">
        <w:rPr>
          <w:rFonts w:ascii="Times New Roman" w:hAnsi="Times New Roman" w:cs="Times New Roman"/>
          <w:lang w:val="en-US"/>
        </w:rPr>
        <w:t>Pendekatan</w:t>
      </w:r>
      <w:proofErr w:type="spellEnd"/>
      <w:r w:rsidRPr="009C73BC">
        <w:rPr>
          <w:rFonts w:ascii="Times New Roman" w:hAnsi="Times New Roman" w:cs="Times New Roman"/>
          <w:lang w:val="en-US"/>
        </w:rPr>
        <w:t xml:space="preserve"> </w:t>
      </w:r>
      <w:r w:rsidR="00875890" w:rsidRPr="009C73BC">
        <w:rPr>
          <w:rFonts w:ascii="Times New Roman" w:hAnsi="Times New Roman" w:cs="Times New Roman"/>
          <w:lang w:val="zh-CN"/>
        </w:rPr>
        <w:t>direktif terkait dengan tindakan yang langsung dan mirip dengan proses pemeriksaan awal. Dalam situasi ini, supervisor sering kali memiliki kontrol yang kuat terhadap proses supervisi, sementara guru cenderung merasakan tekanan akibat metode ini. Metode ini dapat diterapkan melalui perilaku supervisor yang mencakup memberikan petunjuk, menguraikan informasi, serta menyajikan contoh</w:t>
      </w:r>
      <w:r w:rsidR="00F14217" w:rsidRPr="009C73BC">
        <w:rPr>
          <w:rStyle w:val="FootnoteReference"/>
          <w:rFonts w:ascii="Times New Roman" w:hAnsi="Times New Roman" w:cs="Times New Roman"/>
          <w:lang w:val="zh-CN"/>
        </w:rPr>
        <w:footnoteReference w:id="22"/>
      </w:r>
      <w:r w:rsidR="00875890" w:rsidRPr="009C73BC">
        <w:rPr>
          <w:rFonts w:ascii="Times New Roman" w:hAnsi="Times New Roman" w:cs="Times New Roman"/>
          <w:lang w:val="zh-CN"/>
        </w:rPr>
        <w:t xml:space="preserve"> </w:t>
      </w:r>
    </w:p>
    <w:p w14:paraId="0690276A" w14:textId="77777777" w:rsidR="00194696" w:rsidRPr="009C73BC" w:rsidRDefault="00875890" w:rsidP="009C73BC">
      <w:pPr>
        <w:spacing w:after="0"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Langkah-langkah dalam pendekatan yang bersifat direktif terdiri dari:</w:t>
      </w:r>
    </w:p>
    <w:p w14:paraId="6344BB83" w14:textId="77777777" w:rsidR="00194696" w:rsidRPr="009C73BC" w:rsidRDefault="00875890" w:rsidP="009C73BC">
      <w:pPr>
        <w:numPr>
          <w:ilvl w:val="0"/>
          <w:numId w:val="8"/>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Menentukan data terkait isu yang dihadapi oleh pengajar</w:t>
      </w:r>
    </w:p>
    <w:p w14:paraId="5EDA7EA8" w14:textId="77777777" w:rsidR="00194696" w:rsidRPr="009C73BC" w:rsidRDefault="00875890" w:rsidP="009C73BC">
      <w:pPr>
        <w:numPr>
          <w:ilvl w:val="0"/>
          <w:numId w:val="8"/>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Menganalisis masalah utama yang dihadapi oleh pengajar</w:t>
      </w:r>
    </w:p>
    <w:p w14:paraId="7F39ECB6" w14:textId="4BE87953" w:rsidR="00194696" w:rsidRPr="009C73BC" w:rsidRDefault="00875890" w:rsidP="009C73BC">
      <w:pPr>
        <w:numPr>
          <w:ilvl w:val="0"/>
          <w:numId w:val="8"/>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Memberikan petunjuk oleh supervisor yang berisi solusi untuk menyelesaikan masalah. Walaupun pendekatan yang bersifat pengarahan dinilai mampu menyelesaikan persoalan para pengajar dengan cepat dan tepat, namun metode ini dianggap kurang memperhatikan aspek kemanusiaan, karena para pengajar yang diawasi tidak diberikan peluang untuk meningkatkan kemampuan dan kreativitas mereka.</w:t>
      </w:r>
    </w:p>
    <w:p w14:paraId="30833600" w14:textId="77777777" w:rsidR="006038AF" w:rsidRPr="009C73BC" w:rsidRDefault="006038AF" w:rsidP="009C73BC">
      <w:pPr>
        <w:spacing w:after="0" w:line="240" w:lineRule="auto"/>
        <w:ind w:left="720"/>
        <w:jc w:val="both"/>
        <w:rPr>
          <w:rFonts w:ascii="Times New Roman" w:hAnsi="Times New Roman" w:cs="Times New Roman"/>
          <w:lang w:val="zh-CN"/>
        </w:rPr>
      </w:pPr>
    </w:p>
    <w:p w14:paraId="6C3B01B8" w14:textId="77777777" w:rsidR="00194696" w:rsidRPr="009C73BC" w:rsidRDefault="00875890" w:rsidP="009C73BC">
      <w:pPr>
        <w:numPr>
          <w:ilvl w:val="0"/>
          <w:numId w:val="7"/>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Pendekatan non-direktif (tidak langsung)</w:t>
      </w:r>
    </w:p>
    <w:p w14:paraId="2EBDD692" w14:textId="2C0779C3" w:rsidR="00194696" w:rsidRPr="009C73BC" w:rsidRDefault="00875890" w:rsidP="009C73BC">
      <w:pPr>
        <w:spacing w:after="0"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Pendekatan tidak langsung atau non-direktif merupakan metode dalam menangani isu yang bersifat tidak segera. Kepala sekolah tidak mengungkapkan masalah secara langsung, tetapi terlebih dahulu mendengarkan dengan cermat apa yang diungkapkan oleh para guru. Ia memberikan banyak kesempatan kepada guru-guru untuk menyampaikan permasalahan yang mereka hadapi</w:t>
      </w:r>
      <w:r w:rsidR="00F14217" w:rsidRPr="009C73BC">
        <w:rPr>
          <w:rStyle w:val="FootnoteReference"/>
          <w:rFonts w:ascii="Times New Roman" w:hAnsi="Times New Roman" w:cs="Times New Roman"/>
          <w:lang w:val="zh-CN"/>
        </w:rPr>
        <w:footnoteReference w:id="23"/>
      </w:r>
      <w:r w:rsidRPr="009C73BC">
        <w:rPr>
          <w:rFonts w:ascii="Times New Roman" w:hAnsi="Times New Roman" w:cs="Times New Roman"/>
          <w:lang w:val="zh-CN"/>
        </w:rPr>
        <w:t xml:space="preserve"> Dalam metode non-direktif, guru berperan sebagai individu utama yang menentukan perubahan dalam dirinya. Kepala sekolah hanya berfungsi sebagai pendukung, memotivasi guru untuk dapat memperluas kemampuan dan kreativitasnya. Metode non-direktif ini muncul dari kepercayaan bahwa guru tidak dapat dianggap sebagai sekadar alat untuk meningkatkan mutu proses pembelajaran.</w:t>
      </w:r>
    </w:p>
    <w:p w14:paraId="43DD7A14" w14:textId="77777777" w:rsidR="00194696" w:rsidRPr="009C73BC" w:rsidRDefault="00875890" w:rsidP="00A009B3">
      <w:pPr>
        <w:spacing w:after="0"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 xml:space="preserve">Adapun secara teknis hal yang dilakukan oleh seorang supervisor dalam pendekatan non direktif ini adalah: </w:t>
      </w:r>
    </w:p>
    <w:p w14:paraId="1A3C30CA" w14:textId="0BD036F0" w:rsidR="00194696" w:rsidRPr="009C73BC" w:rsidRDefault="00875890" w:rsidP="00A009B3">
      <w:pPr>
        <w:numPr>
          <w:ilvl w:val="0"/>
          <w:numId w:val="9"/>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Menyimak</w:t>
      </w:r>
      <w:r w:rsidR="00D55AE0" w:rsidRPr="009C73BC">
        <w:rPr>
          <w:rFonts w:ascii="Times New Roman" w:hAnsi="Times New Roman" w:cs="Times New Roman"/>
          <w:lang w:val="en-US"/>
        </w:rPr>
        <w:t xml:space="preserve"> </w:t>
      </w:r>
      <w:r w:rsidRPr="009C73BC">
        <w:rPr>
          <w:rFonts w:ascii="Times New Roman" w:hAnsi="Times New Roman" w:cs="Times New Roman"/>
          <w:lang w:val="zh-CN"/>
        </w:rPr>
        <w:t>supervisor terlebih dahulu memperhatikan laporan-laporan dari guru, baik yang berkaitan dengan keberhasilan maupun tantangan yang mereka hadapi.</w:t>
      </w:r>
    </w:p>
    <w:p w14:paraId="1228633E" w14:textId="77777777" w:rsidR="00194696" w:rsidRPr="009C73BC" w:rsidRDefault="00875890" w:rsidP="009C73BC">
      <w:pPr>
        <w:numPr>
          <w:ilvl w:val="0"/>
          <w:numId w:val="9"/>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Memberikan dorongan, setelah mendengar beragam masalah yang dihadapi oleh para guru, maka tindakan selanjutnya dari supervisor adalah memberikan dorongan. Dorongan ini dapat berupa sanjungan, atau inspirasi. Inspirasi yang konstruktif akan memicu individu untuk melakukan tindakan yang baik atau positif juga. Dengan demikian, melalui dorongan yang bersifat inspiratif ini, diharapkan dapat menghapus hal-hal negatif.</w:t>
      </w:r>
    </w:p>
    <w:p w14:paraId="3273FB4B" w14:textId="77777777" w:rsidR="00194696" w:rsidRPr="009C73BC" w:rsidRDefault="00875890" w:rsidP="009C73BC">
      <w:pPr>
        <w:numPr>
          <w:ilvl w:val="0"/>
          <w:numId w:val="9"/>
        </w:numPr>
        <w:spacing w:after="0" w:line="240" w:lineRule="auto"/>
        <w:ind w:hanging="11"/>
        <w:jc w:val="both"/>
        <w:rPr>
          <w:rFonts w:ascii="Times New Roman" w:hAnsi="Times New Roman" w:cs="Times New Roman"/>
          <w:lang w:val="zh-CN"/>
        </w:rPr>
      </w:pPr>
      <w:r w:rsidRPr="009C73BC">
        <w:rPr>
          <w:rFonts w:ascii="Times New Roman" w:hAnsi="Times New Roman" w:cs="Times New Roman"/>
          <w:lang w:val="zh-CN"/>
        </w:rPr>
        <w:t>Menyajikan, dapat dipahami sebagai penyampaian solusi oleh supervisor baik dalam bentuk arahan praktis maupun konsep teori. Dengan adanya arahan praktis ini, para guru menjadi lebih mudah dalam memahami materi yang disampaikan oleh supervisor.</w:t>
      </w:r>
    </w:p>
    <w:p w14:paraId="267C47CF" w14:textId="77777777" w:rsidR="00194696" w:rsidRPr="009C73BC" w:rsidRDefault="00875890" w:rsidP="009C73BC">
      <w:pPr>
        <w:numPr>
          <w:ilvl w:val="0"/>
          <w:numId w:val="9"/>
        </w:numPr>
        <w:spacing w:after="0" w:line="240" w:lineRule="auto"/>
        <w:jc w:val="both"/>
        <w:rPr>
          <w:rFonts w:ascii="Times New Roman" w:hAnsi="Times New Roman" w:cs="Times New Roman"/>
          <w:lang w:val="zh-CN"/>
        </w:rPr>
      </w:pPr>
      <w:r w:rsidRPr="009C73BC">
        <w:rPr>
          <w:rFonts w:ascii="Times New Roman" w:hAnsi="Times New Roman" w:cs="Times New Roman"/>
          <w:lang w:val="zh-CN"/>
        </w:rPr>
        <w:lastRenderedPageBreak/>
        <w:t>Menyelesaikan masalah, tindakan pasca itu adalah supervisor yang membantu guru dalam mengatasi tantangan yang muncul. Proses penyelesaian masalah ini bertujuan untuk mengubah situasi yang kurang sesuai menjadi lebih baik. Mengingat sifat dari supervisi non-direktif yang dialogis, maka dalam penyelesaian masalah ini supervisor seharusnya berdialog atau berdiskusi dengan guru untuk menemukan solusi secara kolaboratif.</w:t>
      </w:r>
    </w:p>
    <w:p w14:paraId="08DBA8B1" w14:textId="77777777" w:rsidR="00194696" w:rsidRPr="009C73BC" w:rsidRDefault="00875890" w:rsidP="009C73BC">
      <w:pPr>
        <w:numPr>
          <w:ilvl w:val="0"/>
          <w:numId w:val="7"/>
        </w:numPr>
        <w:spacing w:line="240" w:lineRule="auto"/>
        <w:jc w:val="both"/>
        <w:rPr>
          <w:rFonts w:ascii="Times New Roman" w:hAnsi="Times New Roman" w:cs="Times New Roman"/>
          <w:lang w:val="zh-CN"/>
        </w:rPr>
      </w:pPr>
      <w:r w:rsidRPr="009C73BC">
        <w:rPr>
          <w:rFonts w:ascii="Times New Roman" w:hAnsi="Times New Roman" w:cs="Times New Roman"/>
          <w:lang w:val="zh-CN"/>
        </w:rPr>
        <w:t>Pendekatan kolaboratif</w:t>
      </w:r>
    </w:p>
    <w:p w14:paraId="6DE355A1" w14:textId="7BEA24A0" w:rsidR="00194696" w:rsidRPr="009C73BC" w:rsidRDefault="00875890" w:rsidP="009C73BC">
      <w:pPr>
        <w:spacing w:line="240" w:lineRule="auto"/>
        <w:ind w:left="720" w:firstLine="720"/>
        <w:jc w:val="both"/>
        <w:rPr>
          <w:rFonts w:ascii="Times New Roman" w:hAnsi="Times New Roman" w:cs="Times New Roman"/>
          <w:lang w:val="zh-CN" w:eastAsia="zh-CN"/>
        </w:rPr>
      </w:pPr>
      <w:r w:rsidRPr="009C73BC">
        <w:rPr>
          <w:rFonts w:ascii="Times New Roman" w:hAnsi="Times New Roman" w:cs="Times New Roman"/>
          <w:lang w:val="zh-CN"/>
        </w:rPr>
        <w:t xml:space="preserve">Pendekatan kolaboratif adalah metode yang menggabungkan pendekatan direktif dan non-direktif untuk membentuk suatu pendekatan baru. Dalam metode ini, supervisor dan guru bekerja sama untuk menyusun struktur, proses, dan kriteria dalam membahas permasalahan yang dihadapi guru. Pendekatan ini berakar pada prinsip-prinsip psikologi kognitif, yang memandang bahwa proses belajar terjadi melalui interaksi antara aktivitas individu dengan lingkungannya, dan interaksi ini berpengaruh terhadap perkembangan individu. Karena itu, supervisi dalam pendekatan ini menekankan pada hubungan dua arah — dari atasan ke bawahan dan sebaliknya. </w:t>
      </w:r>
    </w:p>
    <w:p w14:paraId="172B221D" w14:textId="77777777" w:rsidR="006038AF" w:rsidRPr="009C73BC" w:rsidRDefault="00875890" w:rsidP="009C73BC">
      <w:pPr>
        <w:spacing w:after="0" w:line="240" w:lineRule="auto"/>
        <w:ind w:left="720" w:firstLine="720"/>
        <w:jc w:val="both"/>
        <w:rPr>
          <w:rFonts w:ascii="Times New Roman" w:hAnsi="Times New Roman" w:cs="Times New Roman"/>
          <w:lang w:val="zh-CN"/>
        </w:rPr>
      </w:pPr>
      <w:r w:rsidRPr="009C73BC">
        <w:rPr>
          <w:rFonts w:ascii="Times New Roman" w:hAnsi="Times New Roman" w:cs="Times New Roman"/>
          <w:lang w:val="zh-CN"/>
        </w:rPr>
        <w:t xml:space="preserve">Adapun langkah-langkah dalam pendekatan kolaboratif ini meliputi tahapan kerjasama yang terstruktur dan saling melibatkan kedua belah pihak secara aktif </w:t>
      </w:r>
      <w:r w:rsidR="00F14217" w:rsidRPr="009C73BC">
        <w:rPr>
          <w:rStyle w:val="FootnoteReference"/>
          <w:rFonts w:ascii="Times New Roman" w:hAnsi="Times New Roman" w:cs="Times New Roman"/>
          <w:lang w:val="zh-CN"/>
        </w:rPr>
        <w:footnoteReference w:id="24"/>
      </w:r>
    </w:p>
    <w:p w14:paraId="022FBA3A" w14:textId="49DB27EB" w:rsidR="00194696" w:rsidRPr="009C73BC" w:rsidRDefault="00875890" w:rsidP="009C73BC">
      <w:pPr>
        <w:tabs>
          <w:tab w:val="left" w:pos="720"/>
        </w:tabs>
        <w:spacing w:after="0" w:line="240" w:lineRule="auto"/>
        <w:ind w:left="720"/>
        <w:jc w:val="both"/>
        <w:rPr>
          <w:rFonts w:ascii="Times New Roman" w:hAnsi="Times New Roman" w:cs="Times New Roman"/>
          <w:lang w:val="zh-CN"/>
        </w:rPr>
      </w:pPr>
      <w:r w:rsidRPr="009C73BC">
        <w:rPr>
          <w:rFonts w:ascii="Times New Roman" w:hAnsi="Times New Roman" w:cs="Times New Roman"/>
          <w:lang w:val="zh-CN"/>
        </w:rPr>
        <w:t xml:space="preserve">Pendekatan supervisi yang </w:t>
      </w:r>
      <w:r w:rsidR="006038AF" w:rsidRPr="009C73BC">
        <w:rPr>
          <w:rFonts w:ascii="Times New Roman" w:hAnsi="Times New Roman" w:cs="Times New Roman"/>
          <w:lang w:val="en-US"/>
        </w:rPr>
        <w:t>men</w:t>
      </w:r>
      <w:r w:rsidRPr="009C73BC">
        <w:rPr>
          <w:rFonts w:ascii="Times New Roman" w:hAnsi="Times New Roman" w:cs="Times New Roman"/>
          <w:lang w:val="zh-CN"/>
        </w:rPr>
        <w:t>cakup: menampilkan, mendetailkan, memperhatikan, mengatasi isu, serta melakukan tawar-menawarbersifat kolaboratif dilakukan oleh supervisor dengan membagikan tanggung jawab kepada individu yang menerima supervisi. Dengan kata lain, ketika kepala sekolah menjalankan supervisi secara kolaboratif, mereka membagi tanggung jawab tersebut dengan guru. Peran kepala sekolah dalam supervisi kolaboratif melibatkan mendengarkan dan memberi perhatian yang mendalam terhadap keluhan guru mengenai isu-isu perbaikan, peningkatan, dan pengembangan kinerja mereka. Dalam kerangka supervisi kolaboratif, kepala sekolah memiliki kesempatan untuk meminta guru menjelaskan hal-hal yang kurang jelas bagi mereka. Selanjutnya, kepala sekolah memotivasi guru untuk menerapkan pemikiran kolektif dalam tindakan nyata untuk menyelesaikan masalah yang terkait dengan tanggung jawab mereka</w:t>
      </w:r>
      <w:r w:rsidR="00F14217" w:rsidRPr="009C73BC">
        <w:rPr>
          <w:rStyle w:val="FootnoteReference"/>
          <w:rFonts w:ascii="Times New Roman" w:hAnsi="Times New Roman" w:cs="Times New Roman"/>
          <w:lang w:val="zh-CN"/>
        </w:rPr>
        <w:footnoteReference w:id="25"/>
      </w:r>
      <w:r w:rsidRPr="009C73BC">
        <w:rPr>
          <w:rFonts w:ascii="Times New Roman" w:hAnsi="Times New Roman" w:cs="Times New Roman"/>
          <w:lang w:val="zh-CN"/>
        </w:rPr>
        <w:t xml:space="preserve"> </w:t>
      </w:r>
    </w:p>
    <w:p w14:paraId="7C07E216" w14:textId="77777777" w:rsidR="00194696" w:rsidRPr="009C73BC" w:rsidRDefault="00875890" w:rsidP="009C73BC">
      <w:pPr>
        <w:pStyle w:val="ListParagraph"/>
        <w:numPr>
          <w:ilvl w:val="0"/>
          <w:numId w:val="1"/>
        </w:numPr>
        <w:spacing w:line="240" w:lineRule="auto"/>
        <w:jc w:val="both"/>
        <w:rPr>
          <w:rFonts w:ascii="Times New Roman" w:hAnsi="Times New Roman" w:cs="Times New Roman"/>
          <w:b/>
          <w:bCs/>
        </w:rPr>
      </w:pPr>
      <w:r w:rsidRPr="009C73BC">
        <w:rPr>
          <w:rFonts w:ascii="Times New Roman" w:hAnsi="Times New Roman" w:cs="Times New Roman"/>
          <w:b/>
          <w:bCs/>
        </w:rPr>
        <w:t>Ruang Lingkup Supervisi Pendidikan</w:t>
      </w:r>
    </w:p>
    <w:p w14:paraId="55796DD7" w14:textId="77777777" w:rsidR="00194696" w:rsidRPr="009C73BC" w:rsidRDefault="00875890" w:rsidP="009C73BC">
      <w:pPr>
        <w:pStyle w:val="ListParagraph"/>
        <w:spacing w:line="240" w:lineRule="auto"/>
        <w:ind w:left="709" w:firstLine="360"/>
        <w:jc w:val="both"/>
        <w:rPr>
          <w:rFonts w:ascii="Times New Roman" w:hAnsi="Times New Roman" w:cs="Times New Roman"/>
        </w:rPr>
      </w:pPr>
      <w:r w:rsidRPr="009C73BC">
        <w:rPr>
          <w:rFonts w:ascii="Times New Roman" w:hAnsi="Times New Roman" w:cs="Times New Roman"/>
        </w:rPr>
        <w:t xml:space="preserve">Dalam sebuah penilaian terdapat beberapa jenis supervisi yakni penilaian yang bersifat klinis dan supervisi administratif. Supervisi akademis iaalah proses pengarahan yang bertujuan demi membenahi keadaan secara personal ataupun material yang dimungkinkan tumbuhnya suatu kondisi belajar mengajar yang maksimal sehingga ketercapaian pendidikan dapat dilakukan. Supervisi administrasi dalam realisasinya lebih berorientasi kepada image luar pendidi (penampilan) yang mencakum semua hal yang guru kuasai yang termuat di dalamnya keahlian dalam memanage rencana belajar mengajar, skill menerapkan materi pembelajaran serta sikap sosial, yang mencakup interaksi bersama peserta didik. </w:t>
      </w:r>
    </w:p>
    <w:p w14:paraId="2E77A7A6" w14:textId="77777777" w:rsidR="00194696" w:rsidRPr="009C73BC" w:rsidRDefault="00875890" w:rsidP="009C73BC">
      <w:pPr>
        <w:spacing w:after="0" w:line="240" w:lineRule="auto"/>
        <w:ind w:firstLine="360"/>
        <w:jc w:val="both"/>
        <w:rPr>
          <w:rFonts w:ascii="Times New Roman" w:hAnsi="Times New Roman" w:cs="Times New Roman"/>
        </w:rPr>
      </w:pPr>
      <w:r w:rsidRPr="009C73BC">
        <w:rPr>
          <w:rFonts w:ascii="Times New Roman" w:hAnsi="Times New Roman" w:cs="Times New Roman"/>
        </w:rPr>
        <w:t xml:space="preserve">a. </w:t>
      </w:r>
      <w:r w:rsidRPr="009C73BC">
        <w:rPr>
          <w:rFonts w:ascii="Times New Roman" w:hAnsi="Times New Roman" w:cs="Times New Roman"/>
          <w:b/>
          <w:bCs/>
        </w:rPr>
        <w:t xml:space="preserve"> </w:t>
      </w:r>
      <w:r w:rsidRPr="009C73BC">
        <w:rPr>
          <w:rFonts w:ascii="Times New Roman" w:hAnsi="Times New Roman" w:cs="Times New Roman"/>
        </w:rPr>
        <w:t>Supervisi Bidang Kesiswaan</w:t>
      </w:r>
    </w:p>
    <w:p w14:paraId="3F675D47" w14:textId="77777777" w:rsidR="00194696" w:rsidRPr="009C73BC" w:rsidRDefault="00875890" w:rsidP="009C73BC">
      <w:pPr>
        <w:spacing w:after="0" w:line="240" w:lineRule="auto"/>
        <w:ind w:left="360"/>
        <w:jc w:val="both"/>
        <w:rPr>
          <w:rFonts w:ascii="Times New Roman" w:hAnsi="Times New Roman" w:cs="Times New Roman"/>
        </w:rPr>
      </w:pPr>
      <w:r w:rsidRPr="009C73BC">
        <w:rPr>
          <w:rFonts w:ascii="Times New Roman" w:hAnsi="Times New Roman" w:cs="Times New Roman"/>
        </w:rPr>
        <w:tab/>
        <w:t xml:space="preserve">Proses supervisi dalam hal kesiswaan yaitu sebuah teknik pengawasan yang berorientasi dalam hal pengendalian dan membina di saat penerimaan siswa, pendataan, penerapan evaluasi dan pembinaan. Evaluasi dalam bidam kesiswaan memiliki tujuan untuk mendapatkan informasi guna peningkatan kualitas dalam bidang manajemen. </w:t>
      </w:r>
      <w:r w:rsidRPr="009C73BC">
        <w:rPr>
          <w:rFonts w:ascii="Times New Roman" w:hAnsi="Times New Roman" w:cs="Times New Roman"/>
        </w:rPr>
        <w:lastRenderedPageBreak/>
        <w:t>Disamping itu, evaluasi dilakukan untuk memandu berbagai kesulitan dan hambatan serta memanfaatkan kesempatan dan hambatan yang dihadapi dalam memaksimalkan bidang manajemen kesiswaan, serta memiliki peran dalam mengendalikan kualitas penlaksanaan lembaga pendidikan dengan meningkatkan kualitas melalui proses penerimaan siswa, rekrutmen siswa, penseleksian, pendataan, mengklasifikasikan, mengarsipkan, membina, serta layanan fasilitas yang menunjang dalam proses pembelajaran di sekolah.</w:t>
      </w:r>
    </w:p>
    <w:p w14:paraId="7B723BB0" w14:textId="77777777" w:rsidR="00194696" w:rsidRPr="009C73BC" w:rsidRDefault="00875890" w:rsidP="009C73BC">
      <w:pPr>
        <w:spacing w:after="0" w:line="240" w:lineRule="auto"/>
        <w:ind w:left="360"/>
        <w:jc w:val="both"/>
        <w:rPr>
          <w:rFonts w:ascii="Times New Roman" w:hAnsi="Times New Roman" w:cs="Times New Roman"/>
        </w:rPr>
      </w:pPr>
      <w:r w:rsidRPr="009C73BC">
        <w:rPr>
          <w:rFonts w:ascii="Times New Roman" w:hAnsi="Times New Roman" w:cs="Times New Roman"/>
        </w:rPr>
        <w:t>b. Supervisi Bidang Ketenagaan</w:t>
      </w:r>
    </w:p>
    <w:p w14:paraId="6868D967" w14:textId="10E6A1C6" w:rsidR="00194696" w:rsidRPr="009C73BC" w:rsidRDefault="00875890" w:rsidP="009C73BC">
      <w:pPr>
        <w:spacing w:after="0" w:line="240" w:lineRule="auto"/>
        <w:ind w:left="360"/>
        <w:jc w:val="both"/>
        <w:rPr>
          <w:rFonts w:ascii="Times New Roman" w:hAnsi="Times New Roman" w:cs="Times New Roman"/>
          <w:b/>
          <w:bCs/>
        </w:rPr>
      </w:pPr>
      <w:r w:rsidRPr="009C73BC">
        <w:rPr>
          <w:rFonts w:ascii="Times New Roman" w:hAnsi="Times New Roman" w:cs="Times New Roman"/>
        </w:rPr>
        <w:tab/>
        <w:t>Proses supervisi yang dilakukan dalam bidang ketenagaan bersifat menyeluruh dan komprehensif, dalam hal ini cara yang dilakukan kepala sekolah dalam optimalisasi fungsi dan tugasnya, baik pendidik maupun tenaga pendidik menyangkut tenaga pembelajar ataupun yang bersifat administrati. Supervisi yang dilakukan seperti analisis jabatan, pengadaan dan penerimaan, penempatan, pengenalan lingkungan mengajar, pengembangan kemampuan ketenagaan, pengembangan karir, kesejahteraan, mutasi serta pensiunan</w:t>
      </w:r>
      <w:r w:rsidR="00F14217" w:rsidRPr="009C73BC">
        <w:rPr>
          <w:rStyle w:val="FootnoteReference"/>
          <w:rFonts w:ascii="Times New Roman" w:hAnsi="Times New Roman" w:cs="Times New Roman"/>
        </w:rPr>
        <w:footnoteReference w:id="26"/>
      </w:r>
    </w:p>
    <w:p w14:paraId="19693809" w14:textId="77777777" w:rsidR="00194696" w:rsidRPr="009C73BC" w:rsidRDefault="00875890" w:rsidP="009C73BC">
      <w:pPr>
        <w:spacing w:after="0" w:line="240" w:lineRule="auto"/>
        <w:ind w:left="360"/>
        <w:jc w:val="both"/>
        <w:rPr>
          <w:rFonts w:ascii="Times New Roman" w:hAnsi="Times New Roman" w:cs="Times New Roman"/>
        </w:rPr>
      </w:pPr>
      <w:r w:rsidRPr="009C73BC">
        <w:rPr>
          <w:rFonts w:ascii="Times New Roman" w:hAnsi="Times New Roman" w:cs="Times New Roman"/>
        </w:rPr>
        <w:t>c. Supervisi Bidang Pengembangan Profesional Guru</w:t>
      </w:r>
    </w:p>
    <w:p w14:paraId="74976F28" w14:textId="77777777" w:rsidR="00194696" w:rsidRPr="009C73BC" w:rsidRDefault="00875890" w:rsidP="009C73BC">
      <w:pPr>
        <w:spacing w:after="0"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Supervisi dalam pembelajaran juga meliputi aspek pengembangan profesional guru. Melalui program pelatihan, workshop, dan bimbingan, supervisor berperan dalam membantu guru meningkatkan keterampilan mengajar serta pengetahuan mereka di bidang pedagogi. Borko (2004) menekankan pentingnya pengembangan profesional yang berkelanjutan untuk memastikan guru selalu mengikuti perkembangan praktik pengajaran terbaik dan inovasi di dunia pendidikan. Upaya pengembangan ini tidak hanya memperkuat kompetensi guru, tetapi juga turut meningkatkan mutu pendidikan secara keseluruhan.</w:t>
      </w:r>
    </w:p>
    <w:p w14:paraId="70905314" w14:textId="7AD8EBEA" w:rsidR="00194696" w:rsidRPr="009C73BC" w:rsidRDefault="00F14217" w:rsidP="009C73BC">
      <w:pPr>
        <w:spacing w:after="0" w:line="240" w:lineRule="auto"/>
        <w:ind w:left="360" w:firstLine="360"/>
        <w:jc w:val="both"/>
        <w:rPr>
          <w:rFonts w:ascii="Times New Roman" w:hAnsi="Times New Roman" w:cs="Times New Roman"/>
        </w:rPr>
      </w:pPr>
      <w:r w:rsidRPr="009C73BC">
        <w:rPr>
          <w:rStyle w:val="FootnoteReference"/>
          <w:rFonts w:ascii="Times New Roman" w:hAnsi="Times New Roman" w:cs="Times New Roman"/>
        </w:rPr>
        <w:footnoteReference w:id="27"/>
      </w:r>
    </w:p>
    <w:p w14:paraId="6BD028B7" w14:textId="77777777" w:rsidR="00194696" w:rsidRPr="009C73BC" w:rsidRDefault="00875890" w:rsidP="009C73BC">
      <w:pPr>
        <w:pStyle w:val="ListParagraph"/>
        <w:numPr>
          <w:ilvl w:val="0"/>
          <w:numId w:val="1"/>
        </w:numPr>
        <w:spacing w:line="240" w:lineRule="auto"/>
        <w:jc w:val="both"/>
        <w:rPr>
          <w:rFonts w:ascii="Times New Roman" w:hAnsi="Times New Roman" w:cs="Times New Roman"/>
          <w:b/>
          <w:bCs/>
        </w:rPr>
      </w:pPr>
      <w:r w:rsidRPr="009C73BC">
        <w:rPr>
          <w:rFonts w:ascii="Times New Roman" w:hAnsi="Times New Roman" w:cs="Times New Roman"/>
          <w:b/>
          <w:bCs/>
        </w:rPr>
        <w:t>Meningkatkan kemampuan diri melalui supervisi pendidikan</w:t>
      </w:r>
    </w:p>
    <w:p w14:paraId="2BB6D776" w14:textId="63B564BC" w:rsidR="00194696" w:rsidRPr="009C73BC" w:rsidRDefault="004D3576" w:rsidP="009C73BC">
      <w:pPr>
        <w:pStyle w:val="ListParagraph"/>
        <w:spacing w:line="240" w:lineRule="auto"/>
        <w:ind w:left="360" w:firstLine="360"/>
        <w:jc w:val="both"/>
        <w:rPr>
          <w:rFonts w:ascii="Times New Roman" w:hAnsi="Times New Roman" w:cs="Times New Roman"/>
          <w:b/>
          <w:bCs/>
        </w:rPr>
      </w:pPr>
      <w:r w:rsidRPr="004D3576">
        <w:rPr>
          <w:rFonts w:ascii="Times New Roman" w:eastAsia="Times New Roman" w:hAnsi="Times New Roman" w:cs="Times New Roman"/>
          <w:kern w:val="0"/>
          <w:lang w:val="zh-CN" w:eastAsia="zh-CN"/>
          <w14:ligatures w14:val="none"/>
        </w:rPr>
        <w:t>Salah satu orang terpenting dalam dunia pendidikan adalah guru, yang tidak terpengaruh oleh kesulitan-kesulitan dalam mengajar. Pengalaman, masukan, bantuan, dan pendapat dari orang lain (supervisor) sangat diperlukan untuk mendukung dan memberikan alternatif solusi atas permasalahan yang dihadapi guru tersebut. Akibatnya, apabila seorang guru mengalami kesulitan dalam proses mengajar dan tidak ada orang lain yang dapat membantu menyelesaikannya, tentu saja hal tersebut akan mempengaruhi kegiatan mengajar dan interaksi antara guru dengan siswa. Akibatnya, tujuan pendidikan tidak dapat tercapai secara efektif.</w:t>
      </w:r>
      <w:r w:rsidR="00F14217" w:rsidRPr="009C73BC">
        <w:rPr>
          <w:rStyle w:val="FootnoteReference"/>
          <w:rFonts w:ascii="Times New Roman" w:eastAsia="Times New Roman" w:hAnsi="Times New Roman" w:cs="Times New Roman"/>
          <w:kern w:val="0"/>
          <w:lang w:val="zh-CN" w:eastAsia="zh-CN"/>
          <w14:ligatures w14:val="none"/>
        </w:rPr>
        <w:footnoteReference w:id="28"/>
      </w:r>
      <w:r w:rsidR="00875890" w:rsidRPr="009C73BC">
        <w:rPr>
          <w:rFonts w:ascii="Times New Roman" w:eastAsia="Times New Roman" w:hAnsi="Times New Roman" w:cs="Times New Roman"/>
          <w:kern w:val="0"/>
          <w:lang w:val="zh-CN" w:eastAsia="zh-CN"/>
          <w14:ligatures w14:val="none"/>
        </w:rPr>
        <w:t>.</w:t>
      </w:r>
    </w:p>
    <w:p w14:paraId="2074A1C3" w14:textId="095A01FA" w:rsidR="00194696" w:rsidRPr="009C73BC" w:rsidRDefault="00875890" w:rsidP="009C73BC">
      <w:pPr>
        <w:pStyle w:val="ListParagraph"/>
        <w:spacing w:line="240" w:lineRule="auto"/>
        <w:ind w:left="360" w:firstLine="360"/>
        <w:jc w:val="both"/>
        <w:rPr>
          <w:rFonts w:ascii="Times New Roman" w:hAnsi="Times New Roman" w:cs="Times New Roman"/>
          <w:lang w:val="zh-CN"/>
        </w:rPr>
      </w:pPr>
      <w:r w:rsidRPr="009C73BC">
        <w:rPr>
          <w:rFonts w:ascii="Times New Roman" w:hAnsi="Times New Roman" w:cs="Times New Roman"/>
          <w:lang w:val="zh-CN"/>
        </w:rPr>
        <w:t>Kepala sekolah atau supervisor memberikan dukungan, bimbingan, dan bimbingan yang signifikan pada kemampuan guru untuk menyelesaikan tugas pengajaran dan dapat meningkatkan motivasi guru</w:t>
      </w:r>
      <w:r w:rsidR="00F14217" w:rsidRPr="009C73BC">
        <w:rPr>
          <w:rStyle w:val="FootnoteReference"/>
          <w:rFonts w:ascii="Times New Roman" w:hAnsi="Times New Roman" w:cs="Times New Roman"/>
          <w:lang w:val="zh-CN"/>
        </w:rPr>
        <w:footnoteReference w:id="29"/>
      </w:r>
      <w:r w:rsidRPr="009C73BC">
        <w:rPr>
          <w:rFonts w:ascii="Times New Roman" w:hAnsi="Times New Roman" w:cs="Times New Roman"/>
          <w:lang w:val="zh-CN"/>
        </w:rPr>
        <w:t xml:space="preserve">. </w:t>
      </w:r>
    </w:p>
    <w:p w14:paraId="3C5039CC" w14:textId="77777777" w:rsidR="00641478" w:rsidRDefault="00875890" w:rsidP="009C73BC">
      <w:pPr>
        <w:pStyle w:val="ListParagraph"/>
        <w:spacing w:line="240" w:lineRule="auto"/>
        <w:ind w:left="360" w:firstLine="360"/>
        <w:jc w:val="both"/>
        <w:rPr>
          <w:rFonts w:ascii="Times New Roman" w:hAnsi="Times New Roman" w:cs="Times New Roman"/>
          <w:lang w:val="zh-CN" w:eastAsia="zh-CN"/>
        </w:rPr>
      </w:pPr>
      <w:r w:rsidRPr="009C73BC">
        <w:rPr>
          <w:rFonts w:ascii="Times New Roman" w:hAnsi="Times New Roman" w:cs="Times New Roman"/>
          <w:lang w:val="zh-CN"/>
        </w:rPr>
        <w:t xml:space="preserve">Selama supervisi, supervisor harus memberikan arahan kepada guru agar pengetahuan yang mereka peroleh dapat diterapkan atau digunakan dalam proses belajr mengajar yang </w:t>
      </w:r>
      <w:r w:rsidRPr="009C73BC">
        <w:rPr>
          <w:rFonts w:ascii="Times New Roman" w:hAnsi="Times New Roman" w:cs="Times New Roman"/>
          <w:lang w:val="zh-CN"/>
        </w:rPr>
        <w:br/>
        <w:t>dilakukan. Kunjungan kelas, pertemuan pribadi, observasi, dan diskusi adalah beberapa cara bimbingan dan pengembangan yang bisa dilakukan. Supervisor dapat mengarahkan berbagai pendekatan dalam penggunaan teknik supervisi</w:t>
      </w:r>
    </w:p>
    <w:p w14:paraId="4BE0544E" w14:textId="77777777" w:rsidR="00641478" w:rsidRPr="00641478" w:rsidRDefault="00641478" w:rsidP="00641478">
      <w:pPr>
        <w:pStyle w:val="ListParagraph"/>
        <w:ind w:left="360" w:firstLine="360"/>
        <w:jc w:val="both"/>
        <w:rPr>
          <w:rFonts w:ascii="Times New Roman" w:hAnsi="Times New Roman" w:cs="Times New Roman"/>
          <w:lang w:val="en-ID"/>
        </w:rPr>
      </w:pPr>
      <w:proofErr w:type="spellStart"/>
      <w:r w:rsidRPr="00641478">
        <w:rPr>
          <w:rFonts w:ascii="Times New Roman" w:hAnsi="Times New Roman" w:cs="Times New Roman"/>
          <w:lang w:val="en-ID"/>
        </w:rPr>
        <w:lastRenderedPageBreak/>
        <w:t>Sebagai</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sosok</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sentral</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dalam</w:t>
      </w:r>
      <w:proofErr w:type="spellEnd"/>
      <w:r w:rsidRPr="00641478">
        <w:rPr>
          <w:rFonts w:ascii="Times New Roman" w:hAnsi="Times New Roman" w:cs="Times New Roman"/>
          <w:lang w:val="en-ID"/>
        </w:rPr>
        <w:t xml:space="preserve"> proses </w:t>
      </w:r>
      <w:proofErr w:type="spellStart"/>
      <w:r w:rsidRPr="00641478">
        <w:rPr>
          <w:rFonts w:ascii="Times New Roman" w:hAnsi="Times New Roman" w:cs="Times New Roman"/>
          <w:lang w:val="en-ID"/>
        </w:rPr>
        <w:t>pembelajaran</w:t>
      </w:r>
      <w:proofErr w:type="spellEnd"/>
      <w:r w:rsidRPr="00641478">
        <w:rPr>
          <w:rFonts w:ascii="Times New Roman" w:hAnsi="Times New Roman" w:cs="Times New Roman"/>
          <w:lang w:val="en-ID"/>
        </w:rPr>
        <w:t xml:space="preserve">, guru </w:t>
      </w:r>
      <w:proofErr w:type="spellStart"/>
      <w:r w:rsidRPr="00641478">
        <w:rPr>
          <w:rFonts w:ascii="Times New Roman" w:hAnsi="Times New Roman" w:cs="Times New Roman"/>
          <w:lang w:val="en-ID"/>
        </w:rPr>
        <w:t>tentu</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tidak</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terlepas</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dari</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berbagai</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persoal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dalam</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engajar</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Untuk</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engatasi</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asalah</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tersebut</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pengalaman</w:t>
      </w:r>
      <w:proofErr w:type="spellEnd"/>
      <w:r w:rsidRPr="00641478">
        <w:rPr>
          <w:rFonts w:ascii="Times New Roman" w:hAnsi="Times New Roman" w:cs="Times New Roman"/>
          <w:lang w:val="en-ID"/>
        </w:rPr>
        <w:t xml:space="preserve">, saran, </w:t>
      </w:r>
      <w:proofErr w:type="spellStart"/>
      <w:r w:rsidRPr="00641478">
        <w:rPr>
          <w:rFonts w:ascii="Times New Roman" w:hAnsi="Times New Roman" w:cs="Times New Roman"/>
          <w:lang w:val="en-ID"/>
        </w:rPr>
        <w:t>bantuan</w:t>
      </w:r>
      <w:proofErr w:type="spellEnd"/>
      <w:r w:rsidRPr="00641478">
        <w:rPr>
          <w:rFonts w:ascii="Times New Roman" w:hAnsi="Times New Roman" w:cs="Times New Roman"/>
          <w:lang w:val="en-ID"/>
        </w:rPr>
        <w:t xml:space="preserve">, dan </w:t>
      </w:r>
      <w:proofErr w:type="spellStart"/>
      <w:r w:rsidRPr="00641478">
        <w:rPr>
          <w:rFonts w:ascii="Times New Roman" w:hAnsi="Times New Roman" w:cs="Times New Roman"/>
          <w:lang w:val="en-ID"/>
        </w:rPr>
        <w:t>pandang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dari</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pihak</w:t>
      </w:r>
      <w:proofErr w:type="spellEnd"/>
      <w:r w:rsidRPr="00641478">
        <w:rPr>
          <w:rFonts w:ascii="Times New Roman" w:hAnsi="Times New Roman" w:cs="Times New Roman"/>
          <w:lang w:val="en-ID"/>
        </w:rPr>
        <w:t xml:space="preserve"> lain (</w:t>
      </w:r>
      <w:proofErr w:type="spellStart"/>
      <w:r w:rsidRPr="00641478">
        <w:rPr>
          <w:rFonts w:ascii="Times New Roman" w:hAnsi="Times New Roman" w:cs="Times New Roman"/>
          <w:lang w:val="en-ID"/>
        </w:rPr>
        <w:t>seperti</w:t>
      </w:r>
      <w:proofErr w:type="spellEnd"/>
      <w:r w:rsidRPr="00641478">
        <w:rPr>
          <w:rFonts w:ascii="Times New Roman" w:hAnsi="Times New Roman" w:cs="Times New Roman"/>
          <w:lang w:val="en-ID"/>
        </w:rPr>
        <w:t xml:space="preserve"> supervisor) </w:t>
      </w:r>
      <w:proofErr w:type="spellStart"/>
      <w:r w:rsidRPr="00641478">
        <w:rPr>
          <w:rFonts w:ascii="Times New Roman" w:hAnsi="Times New Roman" w:cs="Times New Roman"/>
          <w:lang w:val="en-ID"/>
        </w:rPr>
        <w:t>sangat</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dibutuhk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guna</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enemuk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solusi</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alternatif</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Tanpa</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adanya</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pihak</w:t>
      </w:r>
      <w:proofErr w:type="spellEnd"/>
      <w:r w:rsidRPr="00641478">
        <w:rPr>
          <w:rFonts w:ascii="Times New Roman" w:hAnsi="Times New Roman" w:cs="Times New Roman"/>
          <w:lang w:val="en-ID"/>
        </w:rPr>
        <w:t xml:space="preserve"> yang </w:t>
      </w:r>
      <w:proofErr w:type="spellStart"/>
      <w:r w:rsidRPr="00641478">
        <w:rPr>
          <w:rFonts w:ascii="Times New Roman" w:hAnsi="Times New Roman" w:cs="Times New Roman"/>
          <w:lang w:val="en-ID"/>
        </w:rPr>
        <w:t>membantu</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dalam</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penyelesai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asalah</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pembelajar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hambatan</w:t>
      </w:r>
      <w:proofErr w:type="spellEnd"/>
      <w:r w:rsidRPr="00641478">
        <w:rPr>
          <w:rFonts w:ascii="Times New Roman" w:hAnsi="Times New Roman" w:cs="Times New Roman"/>
          <w:lang w:val="en-ID"/>
        </w:rPr>
        <w:t xml:space="preserve"> yang </w:t>
      </w:r>
      <w:proofErr w:type="spellStart"/>
      <w:r w:rsidRPr="00641478">
        <w:rPr>
          <w:rFonts w:ascii="Times New Roman" w:hAnsi="Times New Roman" w:cs="Times New Roman"/>
          <w:lang w:val="en-ID"/>
        </w:rPr>
        <w:t>dihadapi</w:t>
      </w:r>
      <w:proofErr w:type="spellEnd"/>
      <w:r w:rsidRPr="00641478">
        <w:rPr>
          <w:rFonts w:ascii="Times New Roman" w:hAnsi="Times New Roman" w:cs="Times New Roman"/>
          <w:lang w:val="en-ID"/>
        </w:rPr>
        <w:t xml:space="preserve"> guru </w:t>
      </w:r>
      <w:proofErr w:type="spellStart"/>
      <w:r w:rsidRPr="00641478">
        <w:rPr>
          <w:rFonts w:ascii="Times New Roman" w:hAnsi="Times New Roman" w:cs="Times New Roman"/>
          <w:lang w:val="en-ID"/>
        </w:rPr>
        <w:t>dapat</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berdampak</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langsung</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terhadap</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efektivitas</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kegiat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belajar</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engajar</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serta</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emengaruhi</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pola</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interaksi</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antara</w:t>
      </w:r>
      <w:proofErr w:type="spellEnd"/>
      <w:r w:rsidRPr="00641478">
        <w:rPr>
          <w:rFonts w:ascii="Times New Roman" w:hAnsi="Times New Roman" w:cs="Times New Roman"/>
          <w:lang w:val="en-ID"/>
        </w:rPr>
        <w:t xml:space="preserve"> guru dan </w:t>
      </w:r>
      <w:proofErr w:type="spellStart"/>
      <w:r w:rsidRPr="00641478">
        <w:rPr>
          <w:rFonts w:ascii="Times New Roman" w:hAnsi="Times New Roman" w:cs="Times New Roman"/>
          <w:lang w:val="en-ID"/>
        </w:rPr>
        <w:t>siswa</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Akibatnya</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pencapai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tuju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pendidik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enjadi</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terganggu</w:t>
      </w:r>
      <w:proofErr w:type="spellEnd"/>
      <w:r w:rsidRPr="00641478">
        <w:rPr>
          <w:rFonts w:ascii="Times New Roman" w:hAnsi="Times New Roman" w:cs="Times New Roman"/>
          <w:lang w:val="en-ID"/>
        </w:rPr>
        <w:t>.</w:t>
      </w:r>
    </w:p>
    <w:p w14:paraId="780F130B" w14:textId="77777777" w:rsidR="00641478" w:rsidRPr="00641478" w:rsidRDefault="00641478" w:rsidP="00641478">
      <w:pPr>
        <w:pStyle w:val="ListParagraph"/>
        <w:ind w:left="360" w:firstLine="360"/>
        <w:jc w:val="both"/>
        <w:rPr>
          <w:rFonts w:ascii="Times New Roman" w:hAnsi="Times New Roman" w:cs="Times New Roman"/>
          <w:lang w:val="en-ID"/>
        </w:rPr>
      </w:pPr>
      <w:proofErr w:type="spellStart"/>
      <w:r w:rsidRPr="00641478">
        <w:rPr>
          <w:rFonts w:ascii="Times New Roman" w:hAnsi="Times New Roman" w:cs="Times New Roman"/>
          <w:lang w:val="en-ID"/>
        </w:rPr>
        <w:t>Kepala</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sekolah</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atau</w:t>
      </w:r>
      <w:proofErr w:type="spellEnd"/>
      <w:r w:rsidRPr="00641478">
        <w:rPr>
          <w:rFonts w:ascii="Times New Roman" w:hAnsi="Times New Roman" w:cs="Times New Roman"/>
          <w:lang w:val="en-ID"/>
        </w:rPr>
        <w:t xml:space="preserve"> supervisor </w:t>
      </w:r>
      <w:proofErr w:type="spellStart"/>
      <w:r w:rsidRPr="00641478">
        <w:rPr>
          <w:rFonts w:ascii="Times New Roman" w:hAnsi="Times New Roman" w:cs="Times New Roman"/>
          <w:lang w:val="en-ID"/>
        </w:rPr>
        <w:t>berper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penting</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dalam</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emberik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dukung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arahan</w:t>
      </w:r>
      <w:proofErr w:type="spellEnd"/>
      <w:r w:rsidRPr="00641478">
        <w:rPr>
          <w:rFonts w:ascii="Times New Roman" w:hAnsi="Times New Roman" w:cs="Times New Roman"/>
          <w:lang w:val="en-ID"/>
        </w:rPr>
        <w:t xml:space="preserve">, dan </w:t>
      </w:r>
      <w:proofErr w:type="spellStart"/>
      <w:r w:rsidRPr="00641478">
        <w:rPr>
          <w:rFonts w:ascii="Times New Roman" w:hAnsi="Times New Roman" w:cs="Times New Roman"/>
          <w:lang w:val="en-ID"/>
        </w:rPr>
        <w:t>bimbingan</w:t>
      </w:r>
      <w:proofErr w:type="spellEnd"/>
      <w:r w:rsidRPr="00641478">
        <w:rPr>
          <w:rFonts w:ascii="Times New Roman" w:hAnsi="Times New Roman" w:cs="Times New Roman"/>
          <w:lang w:val="en-ID"/>
        </w:rPr>
        <w:t xml:space="preserve"> yang </w:t>
      </w:r>
      <w:proofErr w:type="spellStart"/>
      <w:r w:rsidRPr="00641478">
        <w:rPr>
          <w:rFonts w:ascii="Times New Roman" w:hAnsi="Times New Roman" w:cs="Times New Roman"/>
          <w:lang w:val="en-ID"/>
        </w:rPr>
        <w:t>mampu</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embantu</w:t>
      </w:r>
      <w:proofErr w:type="spellEnd"/>
      <w:r w:rsidRPr="00641478">
        <w:rPr>
          <w:rFonts w:ascii="Times New Roman" w:hAnsi="Times New Roman" w:cs="Times New Roman"/>
          <w:lang w:val="en-ID"/>
        </w:rPr>
        <w:t xml:space="preserve"> guru </w:t>
      </w:r>
      <w:proofErr w:type="spellStart"/>
      <w:r w:rsidRPr="00641478">
        <w:rPr>
          <w:rFonts w:ascii="Times New Roman" w:hAnsi="Times New Roman" w:cs="Times New Roman"/>
          <w:lang w:val="en-ID"/>
        </w:rPr>
        <w:t>menyelesaik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tugas-tugas</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pengajar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sekaligus</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eningkatk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otivasi</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ereka</w:t>
      </w:r>
      <w:proofErr w:type="spellEnd"/>
      <w:r w:rsidRPr="00641478">
        <w:rPr>
          <w:rFonts w:ascii="Times New Roman" w:hAnsi="Times New Roman" w:cs="Times New Roman"/>
          <w:lang w:val="en-ID"/>
        </w:rPr>
        <w:t xml:space="preserve">. Dalam proses </w:t>
      </w:r>
      <w:proofErr w:type="spellStart"/>
      <w:r w:rsidRPr="00641478">
        <w:rPr>
          <w:rFonts w:ascii="Times New Roman" w:hAnsi="Times New Roman" w:cs="Times New Roman"/>
          <w:lang w:val="en-ID"/>
        </w:rPr>
        <w:t>supervisi</w:t>
      </w:r>
      <w:proofErr w:type="spellEnd"/>
      <w:r w:rsidRPr="00641478">
        <w:rPr>
          <w:rFonts w:ascii="Times New Roman" w:hAnsi="Times New Roman" w:cs="Times New Roman"/>
          <w:lang w:val="en-ID"/>
        </w:rPr>
        <w:t xml:space="preserve">, supervisor </w:t>
      </w:r>
      <w:proofErr w:type="spellStart"/>
      <w:r w:rsidRPr="00641478">
        <w:rPr>
          <w:rFonts w:ascii="Times New Roman" w:hAnsi="Times New Roman" w:cs="Times New Roman"/>
          <w:lang w:val="en-ID"/>
        </w:rPr>
        <w:t>bertanggung</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jawab</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untuk</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embimbing</w:t>
      </w:r>
      <w:proofErr w:type="spellEnd"/>
      <w:r w:rsidRPr="00641478">
        <w:rPr>
          <w:rFonts w:ascii="Times New Roman" w:hAnsi="Times New Roman" w:cs="Times New Roman"/>
          <w:lang w:val="en-ID"/>
        </w:rPr>
        <w:t xml:space="preserve"> guru agar </w:t>
      </w:r>
      <w:proofErr w:type="spellStart"/>
      <w:r w:rsidRPr="00641478">
        <w:rPr>
          <w:rFonts w:ascii="Times New Roman" w:hAnsi="Times New Roman" w:cs="Times New Roman"/>
          <w:lang w:val="en-ID"/>
        </w:rPr>
        <w:t>pengetahuan</w:t>
      </w:r>
      <w:proofErr w:type="spellEnd"/>
      <w:r w:rsidRPr="00641478">
        <w:rPr>
          <w:rFonts w:ascii="Times New Roman" w:hAnsi="Times New Roman" w:cs="Times New Roman"/>
          <w:lang w:val="en-ID"/>
        </w:rPr>
        <w:t xml:space="preserve"> yang </w:t>
      </w:r>
      <w:proofErr w:type="spellStart"/>
      <w:r w:rsidRPr="00641478">
        <w:rPr>
          <w:rFonts w:ascii="Times New Roman" w:hAnsi="Times New Roman" w:cs="Times New Roman"/>
          <w:lang w:val="en-ID"/>
        </w:rPr>
        <w:t>dimiliki</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dapat</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diimplementasik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secara</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efektif</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dalam</w:t>
      </w:r>
      <w:proofErr w:type="spellEnd"/>
      <w:r w:rsidRPr="00641478">
        <w:rPr>
          <w:rFonts w:ascii="Times New Roman" w:hAnsi="Times New Roman" w:cs="Times New Roman"/>
          <w:lang w:val="en-ID"/>
        </w:rPr>
        <w:t xml:space="preserve"> proses </w:t>
      </w:r>
      <w:proofErr w:type="spellStart"/>
      <w:r w:rsidRPr="00641478">
        <w:rPr>
          <w:rFonts w:ascii="Times New Roman" w:hAnsi="Times New Roman" w:cs="Times New Roman"/>
          <w:lang w:val="en-ID"/>
        </w:rPr>
        <w:t>belajar</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engajar</w:t>
      </w:r>
      <w:proofErr w:type="spellEnd"/>
      <w:r w:rsidRPr="00641478">
        <w:rPr>
          <w:rFonts w:ascii="Times New Roman" w:hAnsi="Times New Roman" w:cs="Times New Roman"/>
          <w:lang w:val="en-ID"/>
        </w:rPr>
        <w:t>.</w:t>
      </w:r>
    </w:p>
    <w:p w14:paraId="356E6BCA" w14:textId="2B0379E8" w:rsidR="00194696" w:rsidRPr="00641478" w:rsidRDefault="00641478" w:rsidP="00641478">
      <w:pPr>
        <w:pStyle w:val="ListParagraph"/>
        <w:ind w:left="360" w:firstLine="360"/>
        <w:jc w:val="both"/>
        <w:rPr>
          <w:rFonts w:ascii="Times New Roman" w:hAnsi="Times New Roman" w:cs="Times New Roman"/>
          <w:lang w:val="en-ID"/>
        </w:rPr>
      </w:pPr>
      <w:proofErr w:type="spellStart"/>
      <w:r w:rsidRPr="00641478">
        <w:rPr>
          <w:rFonts w:ascii="Times New Roman" w:hAnsi="Times New Roman" w:cs="Times New Roman"/>
          <w:lang w:val="en-ID"/>
        </w:rPr>
        <w:t>Berbagai</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etode</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seperti</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kunjung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kelas</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pertemu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individu</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observasi</w:t>
      </w:r>
      <w:proofErr w:type="spellEnd"/>
      <w:r w:rsidRPr="00641478">
        <w:rPr>
          <w:rFonts w:ascii="Times New Roman" w:hAnsi="Times New Roman" w:cs="Times New Roman"/>
          <w:lang w:val="en-ID"/>
        </w:rPr>
        <w:t xml:space="preserve">, dan </w:t>
      </w:r>
      <w:proofErr w:type="spellStart"/>
      <w:r w:rsidRPr="00641478">
        <w:rPr>
          <w:rFonts w:ascii="Times New Roman" w:hAnsi="Times New Roman" w:cs="Times New Roman"/>
          <w:lang w:val="en-ID"/>
        </w:rPr>
        <w:t>diskusi</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dapat</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digunak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dalam</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emberik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bimbingan</w:t>
      </w:r>
      <w:proofErr w:type="spellEnd"/>
      <w:r w:rsidRPr="00641478">
        <w:rPr>
          <w:rFonts w:ascii="Times New Roman" w:hAnsi="Times New Roman" w:cs="Times New Roman"/>
          <w:lang w:val="en-ID"/>
        </w:rPr>
        <w:t xml:space="preserve"> dan </w:t>
      </w:r>
      <w:proofErr w:type="spellStart"/>
      <w:r w:rsidRPr="00641478">
        <w:rPr>
          <w:rFonts w:ascii="Times New Roman" w:hAnsi="Times New Roman" w:cs="Times New Roman"/>
          <w:lang w:val="en-ID"/>
        </w:rPr>
        <w:t>mengembangk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kompetensi</w:t>
      </w:r>
      <w:proofErr w:type="spellEnd"/>
      <w:r w:rsidRPr="00641478">
        <w:rPr>
          <w:rFonts w:ascii="Times New Roman" w:hAnsi="Times New Roman" w:cs="Times New Roman"/>
          <w:lang w:val="en-ID"/>
        </w:rPr>
        <w:t xml:space="preserve"> guru. Supervisor juga </w:t>
      </w:r>
      <w:proofErr w:type="spellStart"/>
      <w:r w:rsidRPr="00641478">
        <w:rPr>
          <w:rFonts w:ascii="Times New Roman" w:hAnsi="Times New Roman" w:cs="Times New Roman"/>
          <w:lang w:val="en-ID"/>
        </w:rPr>
        <w:t>dapat</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enentuk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pendekatan</w:t>
      </w:r>
      <w:proofErr w:type="spellEnd"/>
      <w:r w:rsidRPr="00641478">
        <w:rPr>
          <w:rFonts w:ascii="Times New Roman" w:hAnsi="Times New Roman" w:cs="Times New Roman"/>
          <w:lang w:val="en-ID"/>
        </w:rPr>
        <w:t xml:space="preserve"> yang </w:t>
      </w:r>
      <w:proofErr w:type="spellStart"/>
      <w:r w:rsidRPr="00641478">
        <w:rPr>
          <w:rFonts w:ascii="Times New Roman" w:hAnsi="Times New Roman" w:cs="Times New Roman"/>
          <w:lang w:val="en-ID"/>
        </w:rPr>
        <w:t>tepat</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dalam</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menerapkan</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teknik-teknik</w:t>
      </w:r>
      <w:proofErr w:type="spellEnd"/>
      <w:r w:rsidRPr="00641478">
        <w:rPr>
          <w:rFonts w:ascii="Times New Roman" w:hAnsi="Times New Roman" w:cs="Times New Roman"/>
          <w:lang w:val="en-ID"/>
        </w:rPr>
        <w:t xml:space="preserve"> </w:t>
      </w:r>
      <w:proofErr w:type="spellStart"/>
      <w:r w:rsidRPr="00641478">
        <w:rPr>
          <w:rFonts w:ascii="Times New Roman" w:hAnsi="Times New Roman" w:cs="Times New Roman"/>
          <w:lang w:val="en-ID"/>
        </w:rPr>
        <w:t>supervisi</w:t>
      </w:r>
      <w:proofErr w:type="spellEnd"/>
      <w:r w:rsidRPr="00641478">
        <w:rPr>
          <w:rFonts w:ascii="Times New Roman" w:hAnsi="Times New Roman" w:cs="Times New Roman"/>
          <w:lang w:val="en-ID"/>
        </w:rPr>
        <w:t>.</w:t>
      </w:r>
      <w:r w:rsidR="00F14217" w:rsidRPr="009C73BC">
        <w:rPr>
          <w:rStyle w:val="FootnoteReference"/>
          <w:rFonts w:ascii="Times New Roman" w:hAnsi="Times New Roman" w:cs="Times New Roman"/>
          <w:lang w:val="zh-CN"/>
        </w:rPr>
        <w:footnoteReference w:id="30"/>
      </w:r>
    </w:p>
    <w:p w14:paraId="6829F5D4" w14:textId="593E4EB5" w:rsidR="00194696" w:rsidRPr="009C73BC" w:rsidRDefault="00875890" w:rsidP="00A009B3">
      <w:pPr>
        <w:spacing w:after="0" w:line="240" w:lineRule="auto"/>
        <w:ind w:firstLine="360"/>
        <w:jc w:val="both"/>
        <w:rPr>
          <w:rFonts w:ascii="Times New Roman" w:hAnsi="Times New Roman" w:cs="Times New Roman"/>
          <w:lang w:val="zh-CN"/>
        </w:rPr>
      </w:pPr>
      <w:r w:rsidRPr="009C73BC">
        <w:rPr>
          <w:rFonts w:ascii="Times New Roman" w:hAnsi="Times New Roman" w:cs="Times New Roman"/>
          <w:lang w:val="zh-CN"/>
        </w:rPr>
        <w:t xml:space="preserve">Untuk mendukung supervisi harian kepala sekolah, </w:t>
      </w:r>
      <w:r w:rsidR="00F14217" w:rsidRPr="009C73BC">
        <w:rPr>
          <w:rStyle w:val="FootnoteReference"/>
          <w:rFonts w:ascii="Times New Roman" w:hAnsi="Times New Roman" w:cs="Times New Roman"/>
          <w:lang w:val="zh-CN"/>
        </w:rPr>
        <w:footnoteReference w:id="31"/>
      </w:r>
      <w:r w:rsidRPr="009C73BC">
        <w:rPr>
          <w:rFonts w:ascii="Times New Roman" w:hAnsi="Times New Roman" w:cs="Times New Roman"/>
          <w:lang w:val="zh-CN"/>
        </w:rPr>
        <w:t xml:space="preserve"> ada beberapa langkah berikut: </w:t>
      </w:r>
    </w:p>
    <w:p w14:paraId="2A35E8E0" w14:textId="334F208F" w:rsidR="00194696" w:rsidRPr="00A009B3" w:rsidRDefault="00875890" w:rsidP="00A009B3">
      <w:pPr>
        <w:pStyle w:val="ListParagraph"/>
        <w:numPr>
          <w:ilvl w:val="1"/>
          <w:numId w:val="1"/>
        </w:numPr>
        <w:spacing w:before="100" w:beforeAutospacing="1" w:after="0" w:line="240" w:lineRule="auto"/>
        <w:rPr>
          <w:rFonts w:ascii="Times New Roman" w:hAnsi="Times New Roman" w:cs="Times New Roman"/>
          <w:kern w:val="0"/>
          <w:lang w:val="zh-CN" w:eastAsia="zh-CN"/>
          <w14:ligatures w14:val="none"/>
        </w:rPr>
      </w:pPr>
      <w:r w:rsidRPr="00A009B3">
        <w:rPr>
          <w:rFonts w:ascii="Times New Roman" w:eastAsia="Times New Roman" w:hAnsi="Times New Roman" w:cs="Times New Roman"/>
          <w:kern w:val="0"/>
          <w:lang w:val="zh-CN" w:eastAsia="zh-CN"/>
          <w14:ligatures w14:val="none"/>
        </w:rPr>
        <w:t>Penetapantujuan dan sasaran</w:t>
      </w:r>
      <w:r w:rsidRPr="00A009B3">
        <w:rPr>
          <w:rFonts w:ascii="Times New Roman" w:eastAsia="Times New Roman" w:hAnsi="Times New Roman" w:cs="Times New Roman"/>
          <w:kern w:val="0"/>
          <w:lang w:val="zh-CN" w:eastAsia="zh-CN"/>
          <w14:ligatures w14:val="none"/>
        </w:rPr>
        <w:br/>
        <w:t>Sebagai seorang supervisor, kepala sekolah perlu merancang rencana jangka pendek maupun jangka panjang untuk mencapai tujuan supervisi pendidikan. Tujuan ini mencakup peningkatan kinerja guru, perbaikan hasil belajar siswa, serta pengembangan kompetensi dan keterampilan profesional pendidik.Pemilihan modelpendekatan supervisi</w:t>
      </w:r>
      <w:r w:rsidRPr="00A009B3">
        <w:rPr>
          <w:rFonts w:ascii="Times New Roman" w:eastAsia="Times New Roman" w:hAnsi="Times New Roman" w:cs="Times New Roman"/>
          <w:kern w:val="0"/>
          <w:lang w:val="zh-CN" w:eastAsia="zh-CN"/>
          <w14:ligatures w14:val="none"/>
        </w:rPr>
        <w:br/>
        <w:t>Karena tujuan utama supervisi pendidikan adalah meningkatkan mutu pengajaran demi mewujudkan lembaga pendidikan yang berkualitas, maka pemilihan model supervisi yang sesuai menjadi langkah yang sangat penting untuk mendukung keberhasilan proses tersebut.</w:t>
      </w:r>
    </w:p>
    <w:p w14:paraId="7133A400" w14:textId="0CEF3504" w:rsidR="00194696" w:rsidRPr="009C73BC" w:rsidRDefault="00F14217" w:rsidP="00A009B3">
      <w:pPr>
        <w:pStyle w:val="ListParagraph"/>
        <w:spacing w:after="0" w:line="240" w:lineRule="auto"/>
        <w:ind w:left="1080"/>
        <w:jc w:val="both"/>
        <w:rPr>
          <w:rFonts w:ascii="Times New Roman" w:eastAsia="Times New Roman" w:hAnsi="Times New Roman" w:cs="Times New Roman"/>
          <w:kern w:val="0"/>
          <w:lang w:val="zh-CN" w:eastAsia="zh-CN"/>
          <w14:ligatures w14:val="none"/>
        </w:rPr>
      </w:pPr>
      <w:r w:rsidRPr="009C73BC">
        <w:rPr>
          <w:rStyle w:val="FootnoteReference"/>
          <w:rFonts w:ascii="Times New Roman" w:eastAsia="Times New Roman" w:hAnsi="Times New Roman" w:cs="Times New Roman"/>
          <w:kern w:val="0"/>
          <w:lang w:val="zh-CN" w:eastAsia="zh-CN"/>
          <w14:ligatures w14:val="none"/>
        </w:rPr>
        <w:footnoteReference w:id="32"/>
      </w:r>
      <w:r w:rsidRPr="009C73BC">
        <w:rPr>
          <w:rFonts w:ascii="Times New Roman" w:eastAsia="Times New Roman" w:hAnsi="Times New Roman" w:cs="Times New Roman"/>
          <w:kern w:val="0"/>
          <w:lang w:val="zh-CN" w:eastAsia="zh-CN"/>
          <w14:ligatures w14:val="none"/>
        </w:rPr>
        <w:t xml:space="preserve"> </w:t>
      </w:r>
    </w:p>
    <w:p w14:paraId="652790E7" w14:textId="77777777" w:rsidR="00194696" w:rsidRPr="009C73BC" w:rsidRDefault="00875890" w:rsidP="00A009B3">
      <w:pPr>
        <w:pStyle w:val="ListParagraph"/>
        <w:numPr>
          <w:ilvl w:val="1"/>
          <w:numId w:val="10"/>
        </w:numPr>
        <w:spacing w:after="0" w:line="240" w:lineRule="auto"/>
        <w:jc w:val="both"/>
        <w:rPr>
          <w:rFonts w:ascii="Times New Roman" w:hAnsi="Times New Roman" w:cs="Times New Roman"/>
          <w:lang w:val="zh-CN"/>
        </w:rPr>
      </w:pPr>
      <w:r w:rsidRPr="009C73BC">
        <w:rPr>
          <w:rFonts w:ascii="Times New Roman" w:hAnsi="Times New Roman" w:cs="Times New Roman"/>
          <w:lang w:val="zh-CN"/>
        </w:rPr>
        <w:t>Pelaksaan supervise</w:t>
      </w:r>
    </w:p>
    <w:p w14:paraId="39EEE654" w14:textId="77777777" w:rsidR="00194696" w:rsidRPr="009C73BC" w:rsidRDefault="00875890" w:rsidP="00A009B3">
      <w:pPr>
        <w:pStyle w:val="ListParagraph"/>
        <w:spacing w:after="0" w:line="240" w:lineRule="auto"/>
        <w:ind w:left="1080"/>
        <w:jc w:val="both"/>
        <w:rPr>
          <w:rFonts w:ascii="Times New Roman" w:eastAsia="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t>Sebelum melakukan supervisi pendidikan, kepala sekolah membentuk tim supervisi yang terdiri dari kepala sekolah, staf hubungan masyarakat, wakil kepala sekolah bidang kesiswaan, dan wakil kepala sekolah bidang kurikulum. Kemudian, kepala sekolah melakukan supervisi terhadap guru satu kali setiap semester.</w:t>
      </w:r>
    </w:p>
    <w:p w14:paraId="1D06FA63" w14:textId="77777777" w:rsidR="00194696" w:rsidRPr="009C73BC" w:rsidRDefault="00875890" w:rsidP="00A009B3">
      <w:pPr>
        <w:pStyle w:val="ListParagraph"/>
        <w:numPr>
          <w:ilvl w:val="1"/>
          <w:numId w:val="10"/>
        </w:numPr>
        <w:spacing w:after="0" w:line="240" w:lineRule="auto"/>
        <w:jc w:val="both"/>
        <w:rPr>
          <w:rFonts w:ascii="Times New Roman" w:eastAsia="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t>Evaluasi dan tindak lanjut</w:t>
      </w:r>
    </w:p>
    <w:p w14:paraId="2FC06196" w14:textId="77777777" w:rsidR="00194696" w:rsidRPr="009C73BC" w:rsidRDefault="00875890" w:rsidP="00A009B3">
      <w:pPr>
        <w:pStyle w:val="ListParagraph"/>
        <w:spacing w:after="0" w:line="240" w:lineRule="auto"/>
        <w:ind w:left="1080"/>
        <w:jc w:val="both"/>
        <w:rPr>
          <w:rFonts w:ascii="Times New Roman" w:eastAsia="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t>Kepala sekolah pertama-tama menemukan masalah yang perlu diperbaiki. Setelah itu, mereka menilai guru secara berkala. Setiap guru dihubungi secara pribadi untuk mendapatkan masukan dan kritik dari kepala sekolah dalam upaya meningkatkan kualitas pendidikan.</w:t>
      </w:r>
    </w:p>
    <w:p w14:paraId="026C851F" w14:textId="4FD19605" w:rsidR="00194696" w:rsidRPr="009C73BC" w:rsidRDefault="00875890" w:rsidP="00A009B3">
      <w:pPr>
        <w:spacing w:after="0" w:line="240" w:lineRule="auto"/>
        <w:ind w:firstLine="720"/>
        <w:jc w:val="both"/>
        <w:rPr>
          <w:rFonts w:ascii="Times New Roman" w:eastAsia="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lastRenderedPageBreak/>
        <w:t>Bergantung pada masalah yang dihadapi dan tujuan yang ingin dicapai, seorang supervisor pemilihan dapat mengambil beberapa pendekatan. Beberapa pendekatan supervisi yang ditawarkan oleh Wahyudi adalah pendekatan kolegial, pendekatan individual, pendekatan klinis, dan pendekatan artistik dalam pengajaran</w:t>
      </w:r>
      <w:r w:rsidR="00F14217" w:rsidRPr="009C73BC">
        <w:rPr>
          <w:rStyle w:val="FootnoteReference"/>
          <w:rFonts w:ascii="Times New Roman" w:eastAsia="Times New Roman" w:hAnsi="Times New Roman" w:cs="Times New Roman"/>
          <w:kern w:val="0"/>
          <w:lang w:val="zh-CN" w:eastAsia="zh-CN"/>
          <w14:ligatures w14:val="none"/>
        </w:rPr>
        <w:footnoteReference w:id="33"/>
      </w:r>
    </w:p>
    <w:p w14:paraId="183BB0A2" w14:textId="77777777" w:rsidR="00194696" w:rsidRPr="009C73BC" w:rsidRDefault="00875890" w:rsidP="00A009B3">
      <w:pPr>
        <w:pStyle w:val="ListParagraph"/>
        <w:numPr>
          <w:ilvl w:val="0"/>
          <w:numId w:val="11"/>
        </w:numPr>
        <w:spacing w:after="0" w:line="240" w:lineRule="auto"/>
        <w:jc w:val="both"/>
        <w:rPr>
          <w:rFonts w:ascii="Times New Roman" w:eastAsia="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t xml:space="preserve">Pendekatan Kolegial </w:t>
      </w:r>
    </w:p>
    <w:p w14:paraId="44F3FD70" w14:textId="3675272B" w:rsidR="00194696" w:rsidRPr="009C73BC" w:rsidRDefault="00875890" w:rsidP="00A009B3">
      <w:pPr>
        <w:pStyle w:val="ListParagraph"/>
        <w:spacing w:after="0" w:line="240" w:lineRule="auto"/>
        <w:ind w:left="1080"/>
        <w:jc w:val="both"/>
        <w:rPr>
          <w:rFonts w:ascii="Times New Roman" w:eastAsia="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t>Salah satu pendekatan pengembangan profesionalisme guru atau tenaga pendidik yang bertujuan untuk meningkatkan kualitas pembelajaran di sekolah adalah supervisi kolegial. Pendekatan ini melibatkan guru-guru atau tenaga pendidik di seluruh institusi untuk bekerja sama, berbagi umpan balik, dan berbagi pengalaman untuk meningkatkan pengajaran dan pembelajaran</w:t>
      </w:r>
      <w:r w:rsidR="00F14217" w:rsidRPr="009C73BC">
        <w:rPr>
          <w:rStyle w:val="FootnoteReference"/>
          <w:rFonts w:ascii="Times New Roman" w:eastAsia="Times New Roman" w:hAnsi="Times New Roman" w:cs="Times New Roman"/>
          <w:kern w:val="0"/>
          <w:lang w:val="zh-CN" w:eastAsia="zh-CN"/>
          <w14:ligatures w14:val="none"/>
        </w:rPr>
        <w:footnoteReference w:id="34"/>
      </w:r>
    </w:p>
    <w:p w14:paraId="5F4E8036" w14:textId="77777777" w:rsidR="00194696" w:rsidRPr="009C73BC" w:rsidRDefault="00875890" w:rsidP="00A009B3">
      <w:pPr>
        <w:pStyle w:val="ListParagraph"/>
        <w:numPr>
          <w:ilvl w:val="0"/>
          <w:numId w:val="11"/>
        </w:numPr>
        <w:spacing w:after="0" w:line="240" w:lineRule="auto"/>
        <w:jc w:val="both"/>
        <w:rPr>
          <w:rFonts w:ascii="Times New Roman" w:eastAsia="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t xml:space="preserve">Pendekatan Klinis </w:t>
      </w:r>
    </w:p>
    <w:p w14:paraId="61997F3E" w14:textId="476C5EEF" w:rsidR="00194696" w:rsidRPr="009C73BC" w:rsidRDefault="00875890" w:rsidP="00A009B3">
      <w:pPr>
        <w:pStyle w:val="ListParagraph"/>
        <w:spacing w:after="0" w:line="240" w:lineRule="auto"/>
        <w:ind w:left="1080"/>
        <w:jc w:val="both"/>
        <w:rPr>
          <w:rFonts w:ascii="Times New Roman" w:eastAsia="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t>Supervisi klinis adalah proses yang digunakan oleh guru untuk mengurangi perbedaan antara kinerja mengajar yang sebenarnya dan yang ideal. Menurut teori Munjiatun, supervisi klinis menekankan lima hal: proses supervisi klinis, interaksi antara guru dan siswa, kinerja guru, hubungan antara guru dan pengelola, dan analisis data yang didasarkan pada situasi kelas sebenarnya</w:t>
      </w:r>
      <w:r w:rsidR="00F14217" w:rsidRPr="009C73BC">
        <w:rPr>
          <w:rStyle w:val="FootnoteReference"/>
          <w:rFonts w:ascii="Times New Roman" w:eastAsia="Times New Roman" w:hAnsi="Times New Roman" w:cs="Times New Roman"/>
          <w:kern w:val="0"/>
          <w:lang w:val="zh-CN" w:eastAsia="zh-CN"/>
          <w14:ligatures w14:val="none"/>
        </w:rPr>
        <w:footnoteReference w:id="35"/>
      </w:r>
    </w:p>
    <w:p w14:paraId="58B34F61" w14:textId="77777777" w:rsidR="00194696" w:rsidRPr="009C73BC" w:rsidRDefault="00875890" w:rsidP="00A009B3">
      <w:pPr>
        <w:pStyle w:val="ListParagraph"/>
        <w:numPr>
          <w:ilvl w:val="0"/>
          <w:numId w:val="11"/>
        </w:numPr>
        <w:spacing w:after="0" w:line="240" w:lineRule="auto"/>
        <w:jc w:val="both"/>
        <w:rPr>
          <w:rFonts w:ascii="Times New Roman" w:eastAsia="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t>Pendekatan Artistik</w:t>
      </w:r>
    </w:p>
    <w:p w14:paraId="71F91E9E" w14:textId="2382C726" w:rsidR="00194696" w:rsidRPr="009C73BC" w:rsidRDefault="00875890" w:rsidP="00A009B3">
      <w:pPr>
        <w:pStyle w:val="ListParagraph"/>
        <w:spacing w:after="0" w:line="240" w:lineRule="auto"/>
        <w:ind w:left="1080"/>
        <w:jc w:val="both"/>
        <w:rPr>
          <w:rFonts w:ascii="Times New Roman" w:eastAsia="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t>Dalam bukunya "the supervision a man", H.J. Millerexvonio menggambarkan supervisi artistik sebagai jenis arahan yang dapat dilakukan oleh seseorang supervisor untuk mampu memberikan pengarahan untuk guru untuk bersedia memberdayakan potensi mereka, termasuk potensi seni sebagai jiwa seni, yang dianggap bermanfaat untuk menunjang proses pembelajaran meskipun manfaatnya hanya kecil. Dengan terus mendorongnya, guru akan merasa memiliki kemampuan yang sangat bermanfaat. Dia akan merasa dihargai, dibuthkan, dan wujud guru yang di dalamnya terkandung energi yang sangat bermanfaat</w:t>
      </w:r>
      <w:r w:rsidR="00F14217" w:rsidRPr="009C73BC">
        <w:rPr>
          <w:rStyle w:val="FootnoteReference"/>
          <w:rFonts w:ascii="Times New Roman" w:eastAsia="Times New Roman" w:hAnsi="Times New Roman" w:cs="Times New Roman"/>
          <w:kern w:val="0"/>
          <w:lang w:val="zh-CN" w:eastAsia="zh-CN"/>
          <w14:ligatures w14:val="none"/>
        </w:rPr>
        <w:footnoteReference w:id="36"/>
      </w:r>
    </w:p>
    <w:p w14:paraId="7D188031" w14:textId="77777777" w:rsidR="00194696" w:rsidRPr="009C73BC" w:rsidRDefault="00875890" w:rsidP="009C73BC">
      <w:pPr>
        <w:pStyle w:val="ListParagraph"/>
        <w:numPr>
          <w:ilvl w:val="0"/>
          <w:numId w:val="11"/>
        </w:numPr>
        <w:spacing w:after="0" w:line="240" w:lineRule="auto"/>
        <w:jc w:val="both"/>
        <w:rPr>
          <w:rFonts w:ascii="Times New Roman" w:eastAsia="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t>Pendekatan Alamiah</w:t>
      </w:r>
    </w:p>
    <w:p w14:paraId="2FFACE1D" w14:textId="6B1ECBDA" w:rsidR="00194696" w:rsidRPr="009C73BC" w:rsidRDefault="00875890" w:rsidP="009C73BC">
      <w:pPr>
        <w:pStyle w:val="ListParagraph"/>
        <w:spacing w:after="0" w:line="240" w:lineRule="auto"/>
        <w:ind w:left="1080"/>
        <w:jc w:val="both"/>
        <w:rPr>
          <w:rFonts w:ascii="Times New Roman" w:eastAsia="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t>Pendekatan ilmiah menghendaki bahwa setiap karyawan mengerjakan tugas yang sudah ditentukan dan dipahami secara jelas, hubungan satu sama lain juga diatur secara jelas, dan setiap karyawan bertanggung jawab atas tugasnya masing-masing</w:t>
      </w:r>
      <w:r w:rsidR="00F14217" w:rsidRPr="009C73BC">
        <w:rPr>
          <w:rStyle w:val="FootnoteReference"/>
          <w:rFonts w:ascii="Times New Roman" w:eastAsia="Times New Roman" w:hAnsi="Times New Roman" w:cs="Times New Roman"/>
          <w:kern w:val="0"/>
          <w:lang w:val="zh-CN" w:eastAsia="zh-CN"/>
          <w14:ligatures w14:val="none"/>
        </w:rPr>
        <w:footnoteReference w:id="37"/>
      </w:r>
    </w:p>
    <w:p w14:paraId="43C2012E" w14:textId="77777777" w:rsidR="00194696" w:rsidRPr="009C73BC" w:rsidRDefault="00875890" w:rsidP="009C73BC">
      <w:pPr>
        <w:pStyle w:val="ListParagraph"/>
        <w:numPr>
          <w:ilvl w:val="0"/>
          <w:numId w:val="11"/>
        </w:numPr>
        <w:spacing w:after="0" w:line="240" w:lineRule="auto"/>
        <w:jc w:val="both"/>
        <w:rPr>
          <w:rFonts w:ascii="Times New Roman" w:eastAsia="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t>Pendekatan Individu</w:t>
      </w:r>
    </w:p>
    <w:p w14:paraId="04B428F7" w14:textId="177F5C3D" w:rsidR="00194696" w:rsidRPr="009C73BC" w:rsidRDefault="00875890" w:rsidP="009C73BC">
      <w:pPr>
        <w:pStyle w:val="ListParagraph"/>
        <w:spacing w:after="0" w:line="240" w:lineRule="auto"/>
        <w:ind w:left="1080"/>
        <w:jc w:val="both"/>
        <w:rPr>
          <w:rFonts w:ascii="Times New Roman" w:eastAsia="Times New Roman" w:hAnsi="Times New Roman" w:cs="Times New Roman"/>
          <w:kern w:val="0"/>
          <w:lang w:val="zh-CN" w:eastAsia="zh-CN"/>
          <w14:ligatures w14:val="none"/>
        </w:rPr>
      </w:pPr>
      <w:r w:rsidRPr="009C73BC">
        <w:rPr>
          <w:rFonts w:ascii="Times New Roman" w:eastAsia="Times New Roman" w:hAnsi="Times New Roman" w:cs="Times New Roman"/>
          <w:kern w:val="0"/>
          <w:lang w:val="zh-CN" w:eastAsia="zh-CN"/>
          <w14:ligatures w14:val="none"/>
        </w:rPr>
        <w:t>Jika masalah yang dihadapi adalah pribadi, khusus, atau "rahasia", metode yang digunakan harus individual atau perorangan dengan pertemuan yang dilakukan "empat mata" dan aman</w:t>
      </w:r>
      <w:r w:rsidR="00F14217" w:rsidRPr="009C73BC">
        <w:rPr>
          <w:rStyle w:val="FootnoteReference"/>
          <w:rFonts w:ascii="Times New Roman" w:eastAsia="Times New Roman" w:hAnsi="Times New Roman" w:cs="Times New Roman"/>
          <w:kern w:val="0"/>
          <w:lang w:val="zh-CN" w:eastAsia="zh-CN"/>
          <w14:ligatures w14:val="none"/>
        </w:rPr>
        <w:footnoteReference w:id="38"/>
      </w:r>
    </w:p>
    <w:p w14:paraId="0E944AC0" w14:textId="77777777" w:rsidR="00194696" w:rsidRPr="009C73BC" w:rsidRDefault="00194696" w:rsidP="009C73BC">
      <w:pPr>
        <w:pStyle w:val="ListParagraph"/>
        <w:spacing w:after="0" w:line="240" w:lineRule="auto"/>
        <w:ind w:left="1080"/>
        <w:jc w:val="both"/>
        <w:rPr>
          <w:rFonts w:ascii="Times New Roman" w:eastAsia="Times New Roman" w:hAnsi="Times New Roman" w:cs="Times New Roman"/>
          <w:kern w:val="0"/>
          <w:lang w:val="zh-CN" w:eastAsia="zh-CN"/>
          <w14:ligatures w14:val="none"/>
        </w:rPr>
      </w:pPr>
    </w:p>
    <w:p w14:paraId="6A045202" w14:textId="249633DB" w:rsidR="00194696" w:rsidRPr="009C73BC" w:rsidRDefault="00641478" w:rsidP="009C73BC">
      <w:pPr>
        <w:spacing w:after="0" w:line="240" w:lineRule="auto"/>
        <w:ind w:firstLine="480"/>
        <w:jc w:val="both"/>
        <w:rPr>
          <w:rFonts w:ascii="Times New Roman" w:eastAsia="Times New Roman" w:hAnsi="Times New Roman" w:cs="Times New Roman"/>
          <w:kern w:val="0"/>
          <w:lang w:val="zh-CN" w:eastAsia="zh-CN"/>
          <w14:ligatures w14:val="none"/>
        </w:rPr>
      </w:pPr>
      <w:r w:rsidRPr="00641478">
        <w:rPr>
          <w:rFonts w:ascii="Times New Roman" w:eastAsia="Times New Roman" w:hAnsi="Times New Roman" w:cs="Times New Roman"/>
          <w:kern w:val="0"/>
          <w:lang w:eastAsia="zh-CN"/>
          <w14:ligatures w14:val="none"/>
        </w:rPr>
        <w:t>Supervisi berfokus pada pemberian layanan dan dukungan kepada guru. Oleh sebab itu, tujuan utama supervisi adalah menciptakan kondisi pembelajaran di kelas yang lebih optimal, sehingga pada akhirnya mampu meningkatkan kualitas hasil belajar siswa.</w:t>
      </w:r>
      <w:r w:rsidR="00F14217" w:rsidRPr="009C73BC">
        <w:rPr>
          <w:rStyle w:val="FootnoteReference"/>
          <w:rFonts w:ascii="Times New Roman" w:eastAsia="Times New Roman" w:hAnsi="Times New Roman" w:cs="Times New Roman"/>
          <w:kern w:val="0"/>
          <w:lang w:val="zh-CN" w:eastAsia="zh-CN"/>
          <w14:ligatures w14:val="none"/>
        </w:rPr>
        <w:footnoteReference w:id="39"/>
      </w:r>
      <w:r w:rsidR="00875890" w:rsidRPr="009C73BC">
        <w:rPr>
          <w:rFonts w:ascii="Times New Roman" w:eastAsia="Times New Roman" w:hAnsi="Times New Roman" w:cs="Times New Roman"/>
          <w:kern w:val="0"/>
          <w:lang w:val="zh-CN" w:eastAsia="zh-CN"/>
          <w14:ligatures w14:val="none"/>
        </w:rPr>
        <w:t xml:space="preserve">. </w:t>
      </w:r>
    </w:p>
    <w:p w14:paraId="42CB01A6" w14:textId="77777777" w:rsidR="00194696" w:rsidRPr="009C73BC" w:rsidRDefault="00194696" w:rsidP="009C73BC">
      <w:pPr>
        <w:spacing w:line="240" w:lineRule="auto"/>
        <w:jc w:val="both"/>
        <w:rPr>
          <w:rFonts w:ascii="Times New Roman" w:hAnsi="Times New Roman" w:cs="Times New Roman"/>
          <w:lang w:val="zh-CN"/>
        </w:rPr>
      </w:pPr>
    </w:p>
    <w:p w14:paraId="010B1EDE" w14:textId="77777777" w:rsidR="00194696" w:rsidRPr="009C73BC" w:rsidRDefault="00875890" w:rsidP="009C73BC">
      <w:pPr>
        <w:spacing w:line="240" w:lineRule="auto"/>
        <w:jc w:val="both"/>
        <w:rPr>
          <w:rFonts w:ascii="Times New Roman" w:hAnsi="Times New Roman" w:cs="Times New Roman"/>
          <w:b/>
          <w:bCs/>
          <w:lang w:val="zh-CN"/>
        </w:rPr>
      </w:pPr>
      <w:r w:rsidRPr="009C73BC">
        <w:rPr>
          <w:rFonts w:ascii="Times New Roman" w:hAnsi="Times New Roman" w:cs="Times New Roman"/>
          <w:b/>
          <w:bCs/>
          <w:lang w:val="zh-CN"/>
        </w:rPr>
        <w:lastRenderedPageBreak/>
        <w:t>KESIMPULAN</w:t>
      </w:r>
    </w:p>
    <w:p w14:paraId="7BEE1F96" w14:textId="77777777" w:rsidR="00AB3FAA" w:rsidRPr="00AB3FAA" w:rsidRDefault="00875890" w:rsidP="00AB3FAA">
      <w:pPr>
        <w:spacing w:line="240" w:lineRule="auto"/>
        <w:jc w:val="both"/>
        <w:rPr>
          <w:rFonts w:ascii="Times New Roman" w:hAnsi="Times New Roman" w:cs="Times New Roman"/>
          <w:lang w:val="en-ID"/>
        </w:rPr>
      </w:pPr>
      <w:r w:rsidRPr="009C73BC">
        <w:rPr>
          <w:rFonts w:ascii="Times New Roman" w:hAnsi="Times New Roman" w:cs="Times New Roman"/>
          <w:lang w:val="zh-CN"/>
        </w:rPr>
        <w:tab/>
      </w:r>
      <w:proofErr w:type="spellStart"/>
      <w:r w:rsidR="00AB3FAA" w:rsidRPr="00AB3FAA">
        <w:rPr>
          <w:rFonts w:ascii="Times New Roman" w:hAnsi="Times New Roman" w:cs="Times New Roman"/>
          <w:lang w:val="en-ID"/>
        </w:rPr>
        <w:t>Supervisi</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pendidik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memiliki</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peran</w:t>
      </w:r>
      <w:proofErr w:type="spellEnd"/>
      <w:r w:rsidR="00AB3FAA" w:rsidRPr="00AB3FAA">
        <w:rPr>
          <w:rFonts w:ascii="Times New Roman" w:hAnsi="Times New Roman" w:cs="Times New Roman"/>
          <w:lang w:val="en-ID"/>
        </w:rPr>
        <w:t xml:space="preserve"> yang </w:t>
      </w:r>
      <w:proofErr w:type="spellStart"/>
      <w:r w:rsidR="00AB3FAA" w:rsidRPr="00AB3FAA">
        <w:rPr>
          <w:rFonts w:ascii="Times New Roman" w:hAnsi="Times New Roman" w:cs="Times New Roman"/>
          <w:lang w:val="en-ID"/>
        </w:rPr>
        <w:t>sangat</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penting</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dalam</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upaya</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meningkatk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kualitas</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pendidik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khususnya</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dalam</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mengoptimalk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kinerja</w:t>
      </w:r>
      <w:proofErr w:type="spellEnd"/>
      <w:r w:rsidR="00AB3FAA" w:rsidRPr="00AB3FAA">
        <w:rPr>
          <w:rFonts w:ascii="Times New Roman" w:hAnsi="Times New Roman" w:cs="Times New Roman"/>
          <w:lang w:val="en-ID"/>
        </w:rPr>
        <w:t xml:space="preserve"> dan </w:t>
      </w:r>
      <w:proofErr w:type="spellStart"/>
      <w:r w:rsidR="00AB3FAA" w:rsidRPr="00AB3FAA">
        <w:rPr>
          <w:rFonts w:ascii="Times New Roman" w:hAnsi="Times New Roman" w:cs="Times New Roman"/>
          <w:lang w:val="en-ID"/>
        </w:rPr>
        <w:t>kompetensi</w:t>
      </w:r>
      <w:proofErr w:type="spellEnd"/>
      <w:r w:rsidR="00AB3FAA" w:rsidRPr="00AB3FAA">
        <w:rPr>
          <w:rFonts w:ascii="Times New Roman" w:hAnsi="Times New Roman" w:cs="Times New Roman"/>
          <w:lang w:val="en-ID"/>
        </w:rPr>
        <w:t xml:space="preserve"> guru. </w:t>
      </w:r>
      <w:proofErr w:type="spellStart"/>
      <w:r w:rsidR="00AB3FAA" w:rsidRPr="00AB3FAA">
        <w:rPr>
          <w:rFonts w:ascii="Times New Roman" w:hAnsi="Times New Roman" w:cs="Times New Roman"/>
          <w:lang w:val="en-ID"/>
        </w:rPr>
        <w:t>Melalui</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kegiat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supervisi</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kepala</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sekolah</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sebagai</w:t>
      </w:r>
      <w:proofErr w:type="spellEnd"/>
      <w:r w:rsidR="00AB3FAA" w:rsidRPr="00AB3FAA">
        <w:rPr>
          <w:rFonts w:ascii="Times New Roman" w:hAnsi="Times New Roman" w:cs="Times New Roman"/>
          <w:lang w:val="en-ID"/>
        </w:rPr>
        <w:t xml:space="preserve"> supervisor </w:t>
      </w:r>
      <w:proofErr w:type="spellStart"/>
      <w:r w:rsidR="00AB3FAA" w:rsidRPr="00AB3FAA">
        <w:rPr>
          <w:rFonts w:ascii="Times New Roman" w:hAnsi="Times New Roman" w:cs="Times New Roman"/>
          <w:lang w:val="en-ID"/>
        </w:rPr>
        <w:t>berper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dalam</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memberik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arah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melakuk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penilai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serta</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memberik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dukung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kepada</w:t>
      </w:r>
      <w:proofErr w:type="spellEnd"/>
      <w:r w:rsidR="00AB3FAA" w:rsidRPr="00AB3FAA">
        <w:rPr>
          <w:rFonts w:ascii="Times New Roman" w:hAnsi="Times New Roman" w:cs="Times New Roman"/>
          <w:lang w:val="en-ID"/>
        </w:rPr>
        <w:t xml:space="preserve"> para guru </w:t>
      </w:r>
      <w:proofErr w:type="spellStart"/>
      <w:r w:rsidR="00AB3FAA" w:rsidRPr="00AB3FAA">
        <w:rPr>
          <w:rFonts w:ascii="Times New Roman" w:hAnsi="Times New Roman" w:cs="Times New Roman"/>
          <w:lang w:val="en-ID"/>
        </w:rPr>
        <w:t>guna</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meningkatk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mutu</w:t>
      </w:r>
      <w:proofErr w:type="spellEnd"/>
      <w:r w:rsidR="00AB3FAA" w:rsidRPr="00AB3FAA">
        <w:rPr>
          <w:rFonts w:ascii="Times New Roman" w:hAnsi="Times New Roman" w:cs="Times New Roman"/>
          <w:lang w:val="en-ID"/>
        </w:rPr>
        <w:t xml:space="preserve"> proses </w:t>
      </w:r>
      <w:proofErr w:type="spellStart"/>
      <w:r w:rsidR="00AB3FAA" w:rsidRPr="00AB3FAA">
        <w:rPr>
          <w:rFonts w:ascii="Times New Roman" w:hAnsi="Times New Roman" w:cs="Times New Roman"/>
          <w:lang w:val="en-ID"/>
        </w:rPr>
        <w:t>pembelajaran</w:t>
      </w:r>
      <w:proofErr w:type="spellEnd"/>
      <w:r w:rsidR="00AB3FAA" w:rsidRPr="00AB3FAA">
        <w:rPr>
          <w:rFonts w:ascii="Times New Roman" w:hAnsi="Times New Roman" w:cs="Times New Roman"/>
          <w:lang w:val="en-ID"/>
        </w:rPr>
        <w:t xml:space="preserve"> di </w:t>
      </w:r>
      <w:proofErr w:type="spellStart"/>
      <w:r w:rsidR="00AB3FAA" w:rsidRPr="00AB3FAA">
        <w:rPr>
          <w:rFonts w:ascii="Times New Roman" w:hAnsi="Times New Roman" w:cs="Times New Roman"/>
          <w:lang w:val="en-ID"/>
        </w:rPr>
        <w:t>kelas</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Konsep</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dasar</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supervisi</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pendidik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meliputi</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pemaham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tentang</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pengerti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tuju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prinsip-prinsip</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serta</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tahap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pelaksana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supervisi</w:t>
      </w:r>
      <w:proofErr w:type="spellEnd"/>
      <w:r w:rsidR="00AB3FAA" w:rsidRPr="00AB3FAA">
        <w:rPr>
          <w:rFonts w:ascii="Times New Roman" w:hAnsi="Times New Roman" w:cs="Times New Roman"/>
          <w:lang w:val="en-ID"/>
        </w:rPr>
        <w:t xml:space="preserve">, yang </w:t>
      </w:r>
      <w:proofErr w:type="spellStart"/>
      <w:r w:rsidR="00AB3FAA" w:rsidRPr="00AB3FAA">
        <w:rPr>
          <w:rFonts w:ascii="Times New Roman" w:hAnsi="Times New Roman" w:cs="Times New Roman"/>
          <w:lang w:val="en-ID"/>
        </w:rPr>
        <w:t>mencakup</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tahap</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perencana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pelaksanaan</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evaluasi</w:t>
      </w:r>
      <w:proofErr w:type="spellEnd"/>
      <w:r w:rsidR="00AB3FAA" w:rsidRPr="00AB3FAA">
        <w:rPr>
          <w:rFonts w:ascii="Times New Roman" w:hAnsi="Times New Roman" w:cs="Times New Roman"/>
          <w:lang w:val="en-ID"/>
        </w:rPr>
        <w:t xml:space="preserve">, dan </w:t>
      </w:r>
      <w:proofErr w:type="spellStart"/>
      <w:r w:rsidR="00AB3FAA" w:rsidRPr="00AB3FAA">
        <w:rPr>
          <w:rFonts w:ascii="Times New Roman" w:hAnsi="Times New Roman" w:cs="Times New Roman"/>
          <w:lang w:val="en-ID"/>
        </w:rPr>
        <w:t>tindak</w:t>
      </w:r>
      <w:proofErr w:type="spellEnd"/>
      <w:r w:rsidR="00AB3FAA" w:rsidRPr="00AB3FAA">
        <w:rPr>
          <w:rFonts w:ascii="Times New Roman" w:hAnsi="Times New Roman" w:cs="Times New Roman"/>
          <w:lang w:val="en-ID"/>
        </w:rPr>
        <w:t xml:space="preserve"> </w:t>
      </w:r>
      <w:proofErr w:type="spellStart"/>
      <w:r w:rsidR="00AB3FAA" w:rsidRPr="00AB3FAA">
        <w:rPr>
          <w:rFonts w:ascii="Times New Roman" w:hAnsi="Times New Roman" w:cs="Times New Roman"/>
          <w:lang w:val="en-ID"/>
        </w:rPr>
        <w:t>lanjut</w:t>
      </w:r>
      <w:proofErr w:type="spellEnd"/>
      <w:r w:rsidR="00AB3FAA" w:rsidRPr="00AB3FAA">
        <w:rPr>
          <w:rFonts w:ascii="Times New Roman" w:hAnsi="Times New Roman" w:cs="Times New Roman"/>
          <w:lang w:val="en-ID"/>
        </w:rPr>
        <w:t>.</w:t>
      </w:r>
    </w:p>
    <w:p w14:paraId="0A7F2907" w14:textId="7A54B258" w:rsidR="00194696" w:rsidRPr="00A01961" w:rsidRDefault="00AB3FAA" w:rsidP="00A01961">
      <w:pPr>
        <w:spacing w:line="240" w:lineRule="auto"/>
        <w:ind w:firstLine="480"/>
        <w:jc w:val="both"/>
        <w:rPr>
          <w:rFonts w:ascii="Times New Roman" w:hAnsi="Times New Roman" w:cs="Times New Roman"/>
          <w:lang w:val="en-ID"/>
        </w:rPr>
      </w:pPr>
      <w:proofErr w:type="spellStart"/>
      <w:r w:rsidRPr="00AB3FAA">
        <w:rPr>
          <w:rFonts w:ascii="Times New Roman" w:hAnsi="Times New Roman" w:cs="Times New Roman"/>
          <w:lang w:val="en-ID"/>
        </w:rPr>
        <w:t>Secara</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keseluruhan</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supervisi</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pendidikan</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merupakan</w:t>
      </w:r>
      <w:proofErr w:type="spellEnd"/>
      <w:r w:rsidRPr="00AB3FAA">
        <w:rPr>
          <w:rFonts w:ascii="Times New Roman" w:hAnsi="Times New Roman" w:cs="Times New Roman"/>
          <w:lang w:val="en-ID"/>
        </w:rPr>
        <w:t xml:space="preserve"> proses yang </w:t>
      </w:r>
      <w:proofErr w:type="spellStart"/>
      <w:r w:rsidRPr="00AB3FAA">
        <w:rPr>
          <w:rFonts w:ascii="Times New Roman" w:hAnsi="Times New Roman" w:cs="Times New Roman"/>
          <w:lang w:val="en-ID"/>
        </w:rPr>
        <w:t>berjalan</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secara</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sistematis</w:t>
      </w:r>
      <w:proofErr w:type="spellEnd"/>
      <w:r w:rsidRPr="00AB3FAA">
        <w:rPr>
          <w:rFonts w:ascii="Times New Roman" w:hAnsi="Times New Roman" w:cs="Times New Roman"/>
          <w:lang w:val="en-ID"/>
        </w:rPr>
        <w:t xml:space="preserve"> dan </w:t>
      </w:r>
      <w:proofErr w:type="spellStart"/>
      <w:r w:rsidRPr="00AB3FAA">
        <w:rPr>
          <w:rFonts w:ascii="Times New Roman" w:hAnsi="Times New Roman" w:cs="Times New Roman"/>
          <w:lang w:val="en-ID"/>
        </w:rPr>
        <w:t>berkelanjutan</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dengan</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tujuan</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utama</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meningkatkan</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kualitas</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pembelajaran</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melalui</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pengembangan</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profesionalisme</w:t>
      </w:r>
      <w:proofErr w:type="spellEnd"/>
      <w:r w:rsidRPr="00AB3FAA">
        <w:rPr>
          <w:rFonts w:ascii="Times New Roman" w:hAnsi="Times New Roman" w:cs="Times New Roman"/>
          <w:lang w:val="en-ID"/>
        </w:rPr>
        <w:t xml:space="preserve"> guru. </w:t>
      </w:r>
      <w:proofErr w:type="spellStart"/>
      <w:r w:rsidRPr="00AB3FAA">
        <w:rPr>
          <w:rFonts w:ascii="Times New Roman" w:hAnsi="Times New Roman" w:cs="Times New Roman"/>
          <w:lang w:val="en-ID"/>
        </w:rPr>
        <w:t>Dengan</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pelaksanaan</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supervisi</w:t>
      </w:r>
      <w:proofErr w:type="spellEnd"/>
      <w:r w:rsidRPr="00AB3FAA">
        <w:rPr>
          <w:rFonts w:ascii="Times New Roman" w:hAnsi="Times New Roman" w:cs="Times New Roman"/>
          <w:lang w:val="en-ID"/>
        </w:rPr>
        <w:t xml:space="preserve"> yang </w:t>
      </w:r>
      <w:proofErr w:type="spellStart"/>
      <w:r w:rsidRPr="00AB3FAA">
        <w:rPr>
          <w:rFonts w:ascii="Times New Roman" w:hAnsi="Times New Roman" w:cs="Times New Roman"/>
          <w:lang w:val="en-ID"/>
        </w:rPr>
        <w:t>efektif</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diharapkan</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kinerja</w:t>
      </w:r>
      <w:proofErr w:type="spellEnd"/>
      <w:r w:rsidRPr="00AB3FAA">
        <w:rPr>
          <w:rFonts w:ascii="Times New Roman" w:hAnsi="Times New Roman" w:cs="Times New Roman"/>
          <w:lang w:val="en-ID"/>
        </w:rPr>
        <w:t xml:space="preserve"> guru </w:t>
      </w:r>
      <w:proofErr w:type="spellStart"/>
      <w:r w:rsidRPr="00AB3FAA">
        <w:rPr>
          <w:rFonts w:ascii="Times New Roman" w:hAnsi="Times New Roman" w:cs="Times New Roman"/>
          <w:lang w:val="en-ID"/>
        </w:rPr>
        <w:t>dapat</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terus</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berkembang</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sehingga</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berdampak</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positif</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terhadap</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hasil</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belajar</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siswa</w:t>
      </w:r>
      <w:proofErr w:type="spellEnd"/>
      <w:r w:rsidRPr="00AB3FAA">
        <w:rPr>
          <w:rFonts w:ascii="Times New Roman" w:hAnsi="Times New Roman" w:cs="Times New Roman"/>
          <w:lang w:val="en-ID"/>
        </w:rPr>
        <w:t xml:space="preserve"> dan </w:t>
      </w:r>
      <w:proofErr w:type="spellStart"/>
      <w:r w:rsidRPr="00AB3FAA">
        <w:rPr>
          <w:rFonts w:ascii="Times New Roman" w:hAnsi="Times New Roman" w:cs="Times New Roman"/>
          <w:lang w:val="en-ID"/>
        </w:rPr>
        <w:t>mutu</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pendidikan</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secara</w:t>
      </w:r>
      <w:proofErr w:type="spellEnd"/>
      <w:r w:rsidRPr="00AB3FAA">
        <w:rPr>
          <w:rFonts w:ascii="Times New Roman" w:hAnsi="Times New Roman" w:cs="Times New Roman"/>
          <w:lang w:val="en-ID"/>
        </w:rPr>
        <w:t xml:space="preserve"> </w:t>
      </w:r>
      <w:proofErr w:type="spellStart"/>
      <w:r w:rsidRPr="00AB3FAA">
        <w:rPr>
          <w:rFonts w:ascii="Times New Roman" w:hAnsi="Times New Roman" w:cs="Times New Roman"/>
          <w:lang w:val="en-ID"/>
        </w:rPr>
        <w:t>keseluruhan</w:t>
      </w:r>
      <w:proofErr w:type="spellEnd"/>
      <w:r w:rsidRPr="00AB3FAA">
        <w:rPr>
          <w:rFonts w:ascii="Times New Roman" w:hAnsi="Times New Roman" w:cs="Times New Roman"/>
          <w:lang w:val="en-ID"/>
        </w:rPr>
        <w:t>.</w:t>
      </w:r>
    </w:p>
    <w:p w14:paraId="4B559AFA" w14:textId="77777777" w:rsidR="00194696" w:rsidRDefault="00875890">
      <w:pPr>
        <w:rPr>
          <w:rFonts w:ascii="Times New Roman" w:hAnsi="Times New Roman" w:cs="Times New Roman"/>
          <w:b/>
          <w:bCs/>
          <w:lang w:val="zh-CN"/>
        </w:rPr>
      </w:pPr>
      <w:r>
        <w:rPr>
          <w:rFonts w:ascii="Times New Roman" w:hAnsi="Times New Roman" w:cs="Times New Roman"/>
          <w:b/>
          <w:bCs/>
          <w:lang w:val="zh-CN"/>
        </w:rPr>
        <w:t>DAFTAR PUSTAKA</w:t>
      </w:r>
    </w:p>
    <w:p w14:paraId="3F2FF4D4" w14:textId="6D9DA981" w:rsidR="00F14217" w:rsidRPr="00F14217" w:rsidRDefault="00875890" w:rsidP="00F14217">
      <w:pPr>
        <w:widowControl w:val="0"/>
        <w:autoSpaceDE w:val="0"/>
        <w:autoSpaceDN w:val="0"/>
        <w:adjustRightInd w:val="0"/>
        <w:spacing w:line="240" w:lineRule="auto"/>
        <w:ind w:left="480" w:hanging="480"/>
        <w:rPr>
          <w:rFonts w:ascii="Times New Roman" w:hAnsi="Times New Roman" w:cs="Times New Roman"/>
          <w:noProof/>
          <w:kern w:val="0"/>
        </w:rPr>
      </w:pPr>
      <w:r>
        <w:rPr>
          <w:rFonts w:ascii="Times New Roman" w:hAnsi="Times New Roman" w:cs="Times New Roman"/>
          <w:lang w:val="zh-CN"/>
        </w:rPr>
        <w:fldChar w:fldCharType="begin" w:fldLock="1"/>
      </w:r>
      <w:r>
        <w:rPr>
          <w:rFonts w:ascii="Times New Roman" w:hAnsi="Times New Roman" w:cs="Times New Roman"/>
          <w:lang w:val="zh-CN"/>
        </w:rPr>
        <w:instrText xml:space="preserve">ADDIN Mendeley Bibliography CSL_BIBLIOGRAPHY </w:instrText>
      </w:r>
      <w:r>
        <w:rPr>
          <w:rFonts w:ascii="Times New Roman" w:hAnsi="Times New Roman" w:cs="Times New Roman"/>
          <w:lang w:val="zh-CN"/>
        </w:rPr>
        <w:fldChar w:fldCharType="separate"/>
      </w:r>
      <w:r w:rsidR="00F14217" w:rsidRPr="00F14217">
        <w:rPr>
          <w:rFonts w:ascii="Times New Roman" w:hAnsi="Times New Roman" w:cs="Times New Roman"/>
          <w:noProof/>
          <w:kern w:val="0"/>
        </w:rPr>
        <w:t xml:space="preserve">Addini, Alvin Fahmi, Arumia Fairuz Husna, Beatric Alfira Damayanti, Bety Istif Fani, Churi Wardah Nihayati Wardah Nihayati, Damateja Andika Daniswara, Desi Fitri Susanti, Ali Imron, and Rochmawati Rochmawati. “Konsep Dasar Supervisi Pendidikan.” </w:t>
      </w:r>
      <w:r w:rsidR="00F14217" w:rsidRPr="00F14217">
        <w:rPr>
          <w:rFonts w:ascii="Times New Roman" w:hAnsi="Times New Roman" w:cs="Times New Roman"/>
          <w:i/>
          <w:iCs/>
          <w:noProof/>
          <w:kern w:val="0"/>
        </w:rPr>
        <w:t>Jurnal Wahana Pendidikan</w:t>
      </w:r>
      <w:r w:rsidR="00F14217" w:rsidRPr="00F14217">
        <w:rPr>
          <w:rFonts w:ascii="Times New Roman" w:hAnsi="Times New Roman" w:cs="Times New Roman"/>
          <w:noProof/>
          <w:kern w:val="0"/>
        </w:rPr>
        <w:t xml:space="preserve"> 9, no. 2 (2022): 179. https://doi.org/10.25157/wa.v9i2.7639.</w:t>
      </w:r>
    </w:p>
    <w:p w14:paraId="2DD0379E"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Adhim, Fauzan. </w:t>
      </w:r>
      <w:r w:rsidRPr="00F14217">
        <w:rPr>
          <w:rFonts w:ascii="Times New Roman" w:hAnsi="Times New Roman" w:cs="Times New Roman"/>
          <w:i/>
          <w:iCs/>
          <w:noProof/>
          <w:kern w:val="0"/>
        </w:rPr>
        <w:t>Supervisi Dan Evaluasi Pembelajaran</w:t>
      </w:r>
      <w:r w:rsidRPr="00F14217">
        <w:rPr>
          <w:rFonts w:ascii="Times New Roman" w:hAnsi="Times New Roman" w:cs="Times New Roman"/>
          <w:noProof/>
          <w:kern w:val="0"/>
        </w:rPr>
        <w:t>, 2024.</w:t>
      </w:r>
    </w:p>
    <w:p w14:paraId="27F27C18"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Afrijawidiya, Zakaria, and Osa Juarsa. “Supervisi Pengajaran Dengan Pendekatan Direktif, Non-Direktif, Dan Kolaboratif.” </w:t>
      </w:r>
      <w:r w:rsidRPr="00F14217">
        <w:rPr>
          <w:rFonts w:ascii="Times New Roman" w:hAnsi="Times New Roman" w:cs="Times New Roman"/>
          <w:i/>
          <w:iCs/>
          <w:noProof/>
          <w:kern w:val="0"/>
        </w:rPr>
        <w:t>Manajer Pendidikan: Jurnal Ilmiah Manajemen Pendidikan Program Pascasarjana</w:t>
      </w:r>
      <w:r w:rsidRPr="00F14217">
        <w:rPr>
          <w:rFonts w:ascii="Times New Roman" w:hAnsi="Times New Roman" w:cs="Times New Roman"/>
          <w:noProof/>
          <w:kern w:val="0"/>
        </w:rPr>
        <w:t xml:space="preserve"> 11, no. 4 (2017): 325–35.</w:t>
      </w:r>
    </w:p>
    <w:p w14:paraId="1C8F7A70"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Ahmad, Dimas Zuhri, Agus Gunawan, Atang Suryana, Eneng Siti Suherni, and Sri Mulyani. “Pelaksanaan Supervisi Pendidikan Dalam Meningkatkan Kualitas Pembelajaran.” </w:t>
      </w:r>
      <w:r w:rsidRPr="00F14217">
        <w:rPr>
          <w:rFonts w:ascii="Times New Roman" w:hAnsi="Times New Roman" w:cs="Times New Roman"/>
          <w:i/>
          <w:iCs/>
          <w:noProof/>
          <w:kern w:val="0"/>
        </w:rPr>
        <w:t>Studia Manageria: Jurnal Manajemen Pendidikan Islam</w:t>
      </w:r>
      <w:r w:rsidRPr="00F14217">
        <w:rPr>
          <w:rFonts w:ascii="Times New Roman" w:hAnsi="Times New Roman" w:cs="Times New Roman"/>
          <w:noProof/>
          <w:kern w:val="0"/>
        </w:rPr>
        <w:t xml:space="preserve"> 5, no. 2 (2023): 73–84. https://jurnal.radenfatah.ac.id/index.php/studiamanageria/article/view/20175%0Ahttps://jurnal.radenfatah.ac.id/index.php/studiamanageria/article/view/20175/6605.</w:t>
      </w:r>
    </w:p>
    <w:p w14:paraId="4758ECBC"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Berlin, Zainal. </w:t>
      </w:r>
      <w:r w:rsidRPr="00F14217">
        <w:rPr>
          <w:rFonts w:ascii="Times New Roman" w:hAnsi="Times New Roman" w:cs="Times New Roman"/>
          <w:i/>
          <w:iCs/>
          <w:noProof/>
          <w:kern w:val="0"/>
        </w:rPr>
        <w:t>Pelaksanaan Supervisi Pendidikan</w:t>
      </w:r>
      <w:r w:rsidRPr="00F14217">
        <w:rPr>
          <w:rFonts w:ascii="Times New Roman" w:hAnsi="Times New Roman" w:cs="Times New Roman"/>
          <w:noProof/>
          <w:kern w:val="0"/>
        </w:rPr>
        <w:t xml:space="preserve">. </w:t>
      </w:r>
      <w:r w:rsidRPr="00F14217">
        <w:rPr>
          <w:rFonts w:ascii="Times New Roman" w:hAnsi="Times New Roman" w:cs="Times New Roman"/>
          <w:i/>
          <w:iCs/>
          <w:noProof/>
          <w:kern w:val="0"/>
        </w:rPr>
        <w:t>Noer Fikri</w:t>
      </w:r>
      <w:r w:rsidRPr="00F14217">
        <w:rPr>
          <w:rFonts w:ascii="Times New Roman" w:hAnsi="Times New Roman" w:cs="Times New Roman"/>
          <w:noProof/>
          <w:kern w:val="0"/>
        </w:rPr>
        <w:t>. 1st ed. Vol. 1. Palembang: Noer Fikri, 2022. http://scioteca.caf.com/bitstream/handle/123456789/1091/RED2017-Eng-8ene.pdf?sequence=12&amp;isAllowed=y%0Ahttp://dx.doi.org/10.1016/j.regsciurbeco.2008.06.005%0Ahttps://www.researchgate.net/publication/305320484_SISTEM_PEMBETUNGAN_TERPUSAT_STRATEGI_MELESTARI.</w:t>
      </w:r>
    </w:p>
    <w:p w14:paraId="397EBE2A"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Bintani, Khiari. “Pentingnya Supervisi Di Dalam Pendidikan.” </w:t>
      </w:r>
      <w:r w:rsidRPr="00F14217">
        <w:rPr>
          <w:rFonts w:ascii="Times New Roman" w:hAnsi="Times New Roman" w:cs="Times New Roman"/>
          <w:i/>
          <w:iCs/>
          <w:noProof/>
          <w:kern w:val="0"/>
        </w:rPr>
        <w:t>Ilmiah Penelitian Dan Kependidikan</w:t>
      </w:r>
      <w:r w:rsidRPr="00F14217">
        <w:rPr>
          <w:rFonts w:ascii="Times New Roman" w:hAnsi="Times New Roman" w:cs="Times New Roman"/>
          <w:noProof/>
          <w:kern w:val="0"/>
        </w:rPr>
        <w:t xml:space="preserve"> 6, no. 2 (2022): 83–88. https://widyasari-press.com/wp-content/uploads/2022/10/9.-Khairi-Bintani-Pentingnya-Supervisi-di-Dalam-Pendidikan.pdf.</w:t>
      </w:r>
    </w:p>
    <w:p w14:paraId="4E52313E"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Cita Audia, Hasrul. B. dkk. “Hakikat Supervisi Pendidikan.” </w:t>
      </w:r>
      <w:r w:rsidRPr="00F14217">
        <w:rPr>
          <w:rFonts w:ascii="Times New Roman" w:hAnsi="Times New Roman" w:cs="Times New Roman"/>
          <w:i/>
          <w:iCs/>
          <w:noProof/>
          <w:kern w:val="0"/>
        </w:rPr>
        <w:t>Education</w:t>
      </w:r>
      <w:r w:rsidRPr="00F14217">
        <w:rPr>
          <w:rFonts w:ascii="Times New Roman" w:hAnsi="Times New Roman" w:cs="Times New Roman"/>
          <w:noProof/>
          <w:kern w:val="0"/>
        </w:rPr>
        <w:t xml:space="preserve"> 06, no. 01 (2023): 1–7.</w:t>
      </w:r>
    </w:p>
    <w:p w14:paraId="4237E526"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Fauzi, Anis, Ria Fajriya, and Agus Gunawan. “Teknik Supervisi Akademik.” </w:t>
      </w:r>
      <w:r w:rsidRPr="00F14217">
        <w:rPr>
          <w:rFonts w:ascii="Times New Roman" w:hAnsi="Times New Roman" w:cs="Times New Roman"/>
          <w:i/>
          <w:iCs/>
          <w:noProof/>
          <w:kern w:val="0"/>
        </w:rPr>
        <w:t>Jurnal Inovatif Manajemen Pendidikan Islam</w:t>
      </w:r>
      <w:r w:rsidRPr="00F14217">
        <w:rPr>
          <w:rFonts w:ascii="Times New Roman" w:hAnsi="Times New Roman" w:cs="Times New Roman"/>
          <w:noProof/>
          <w:kern w:val="0"/>
        </w:rPr>
        <w:t xml:space="preserve"> 2, no. 1 (2023): 12–21. https://doi.org/10.38073/jimpi.v2i01.673.</w:t>
      </w:r>
    </w:p>
    <w:p w14:paraId="755EC389"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Febrian, Degi. “Proses Dan Teknik Supervisi.” </w:t>
      </w:r>
      <w:r w:rsidRPr="00F14217">
        <w:rPr>
          <w:rFonts w:ascii="Times New Roman" w:hAnsi="Times New Roman" w:cs="Times New Roman"/>
          <w:i/>
          <w:iCs/>
          <w:noProof/>
          <w:kern w:val="0"/>
        </w:rPr>
        <w:t>Jurnal Artikel</w:t>
      </w:r>
      <w:r w:rsidRPr="00F14217">
        <w:rPr>
          <w:rFonts w:ascii="Times New Roman" w:hAnsi="Times New Roman" w:cs="Times New Roman"/>
          <w:noProof/>
          <w:kern w:val="0"/>
        </w:rPr>
        <w:t xml:space="preserve"> 1, no. 1 (2019): 1–11.</w:t>
      </w:r>
    </w:p>
    <w:p w14:paraId="4F804BB7"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lastRenderedPageBreak/>
        <w:t xml:space="preserve">GUNAWAN, GUNAWAN. “Penerapan Pendekatan Supervisi Kolaboratif Untuk Meningkatkan Kompetensi Profesional Guru Di Smp Negeri 4 Lahat.” </w:t>
      </w:r>
      <w:r w:rsidRPr="00F14217">
        <w:rPr>
          <w:rFonts w:ascii="Times New Roman" w:hAnsi="Times New Roman" w:cs="Times New Roman"/>
          <w:i/>
          <w:iCs/>
          <w:noProof/>
          <w:kern w:val="0"/>
        </w:rPr>
        <w:t>TEACHER : Jurnal Inovasi Karya Ilmiah Guru</w:t>
      </w:r>
      <w:r w:rsidRPr="00F14217">
        <w:rPr>
          <w:rFonts w:ascii="Times New Roman" w:hAnsi="Times New Roman" w:cs="Times New Roman"/>
          <w:noProof/>
          <w:kern w:val="0"/>
        </w:rPr>
        <w:t xml:space="preserve"> 3, no. 1 (2023): 1–9. https://doi.org/10.51878/teacher.v3i1.2180.</w:t>
      </w:r>
    </w:p>
    <w:p w14:paraId="07E58985"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Kurniawan, Febriyan, and Binti Maunah. “Pendekatan Supervisi Direktif Dalam Pembinaan Guru Di Madrasah.” </w:t>
      </w:r>
      <w:r w:rsidRPr="00F14217">
        <w:rPr>
          <w:rFonts w:ascii="Times New Roman" w:hAnsi="Times New Roman" w:cs="Times New Roman"/>
          <w:i/>
          <w:iCs/>
          <w:noProof/>
          <w:kern w:val="0"/>
        </w:rPr>
        <w:t>Darajat: Jurnal Pendidikan Agama Islam</w:t>
      </w:r>
      <w:r w:rsidRPr="00F14217">
        <w:rPr>
          <w:rFonts w:ascii="Times New Roman" w:hAnsi="Times New Roman" w:cs="Times New Roman"/>
          <w:noProof/>
          <w:kern w:val="0"/>
        </w:rPr>
        <w:t xml:space="preserve"> 5, no. 2 (2022): 123–32. https://doi.org/10.58518/darajat.v5i2.1411.</w:t>
      </w:r>
    </w:p>
    <w:p w14:paraId="0BD96539"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Milasari, Lias Hasibuan, Kasful Anwar Us, and Hakmi Wahyudi. “Prinsip-Prinsip Supervisi , Tipe / Gaya Supervisi , Komunikasi Dalam Supervisi Pendidikan Dan Supervisi Pendidikan Islam Milasari Lias Hasibuan Kasful Anwar Us Hakmi Wahyudi PENDAHULUAN Pendidikan Merupakan Pilar Terpenting Dalam Perkembangan Kehidupan Su” 4, no. 2 (2021): 45–60.</w:t>
      </w:r>
    </w:p>
    <w:p w14:paraId="2E0CEE23"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Mudzakkir, Mudzakkir. “Penerapan Supervisi Artistik Dalam Proses Pembelajaran.” </w:t>
      </w:r>
      <w:r w:rsidRPr="00F14217">
        <w:rPr>
          <w:rFonts w:ascii="Times New Roman" w:hAnsi="Times New Roman" w:cs="Times New Roman"/>
          <w:i/>
          <w:iCs/>
          <w:noProof/>
          <w:kern w:val="0"/>
        </w:rPr>
        <w:t>Al-Fatih: Jurnal Studi Islam</w:t>
      </w:r>
      <w:r w:rsidRPr="00F14217">
        <w:rPr>
          <w:rFonts w:ascii="Times New Roman" w:hAnsi="Times New Roman" w:cs="Times New Roman"/>
          <w:noProof/>
          <w:kern w:val="0"/>
        </w:rPr>
        <w:t xml:space="preserve"> 8, no. 02 (2020): 111–21. https://ejurnal.staimaarif.ac.id/index.php/alfatih/article/view/13.</w:t>
      </w:r>
    </w:p>
    <w:p w14:paraId="4118718F"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Muhammad Syukron, Diana Riski Sapitri Siregar, and Sita Ratnaningsih. “Model Supervisi Dalam Penjaminan Mutu Lembaga Pendidikan.” </w:t>
      </w:r>
      <w:r w:rsidRPr="00F14217">
        <w:rPr>
          <w:rFonts w:ascii="Times New Roman" w:hAnsi="Times New Roman" w:cs="Times New Roman"/>
          <w:i/>
          <w:iCs/>
          <w:noProof/>
          <w:kern w:val="0"/>
        </w:rPr>
        <w:t>Jurnal Kependidikan Islam</w:t>
      </w:r>
      <w:r w:rsidRPr="00F14217">
        <w:rPr>
          <w:rFonts w:ascii="Times New Roman" w:hAnsi="Times New Roman" w:cs="Times New Roman"/>
          <w:noProof/>
          <w:kern w:val="0"/>
        </w:rPr>
        <w:t xml:space="preserve"> 13, no. 1 (2023): 44–54. https://doi.org/10.15642/jkpi.2023.13.1.44-54.</w:t>
      </w:r>
    </w:p>
    <w:p w14:paraId="61C9414E"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Mujibur Rohman. “Pendekatan Ilmiah Supervisi Pengajaran.” </w:t>
      </w:r>
      <w:r w:rsidRPr="00F14217">
        <w:rPr>
          <w:rFonts w:ascii="Times New Roman" w:hAnsi="Times New Roman" w:cs="Times New Roman"/>
          <w:i/>
          <w:iCs/>
          <w:noProof/>
          <w:kern w:val="0"/>
        </w:rPr>
        <w:t>La-Tahzan: Jurnal Pendidikan Islam</w:t>
      </w:r>
      <w:r w:rsidRPr="00F14217">
        <w:rPr>
          <w:rFonts w:ascii="Times New Roman" w:hAnsi="Times New Roman" w:cs="Times New Roman"/>
          <w:noProof/>
          <w:kern w:val="0"/>
        </w:rPr>
        <w:t xml:space="preserve"> 11, no. 1 (2019): 1–12. https://doi.org/10.62490/latahzan.v11i1.3.</w:t>
      </w:r>
    </w:p>
    <w:p w14:paraId="00DB3CAF"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Mukni’ah, Imron Fauzi, Choerul Fajar, Muhammad, Ummu Atika Dwi Dayanti Rachman Ma’sum, Anzilni Firdaus Muhammad Imam Ghozali, Mamluatul Bidayatul Hidayah, M. Ilmil Zawawi, Mochammad Rizal Maghfiroh, Nur Aqidatul Izzah, Tatag Kukuh Agus Hibatullah, Evi Maghfiroh, and Dwi Nofiyanata Pratama. </w:t>
      </w:r>
      <w:r w:rsidRPr="00F14217">
        <w:rPr>
          <w:rFonts w:ascii="Times New Roman" w:hAnsi="Times New Roman" w:cs="Times New Roman"/>
          <w:i/>
          <w:iCs/>
          <w:noProof/>
          <w:kern w:val="0"/>
        </w:rPr>
        <w:t>Supervisi Pendidikan Sebuah Inovasi Pengembangan Profesionalisme Guru</w:t>
      </w:r>
      <w:r w:rsidRPr="00F14217">
        <w:rPr>
          <w:rFonts w:ascii="Times New Roman" w:hAnsi="Times New Roman" w:cs="Times New Roman"/>
          <w:noProof/>
          <w:kern w:val="0"/>
        </w:rPr>
        <w:t xml:space="preserve">. </w:t>
      </w:r>
      <w:r w:rsidRPr="00F14217">
        <w:rPr>
          <w:rFonts w:ascii="Times New Roman" w:hAnsi="Times New Roman" w:cs="Times New Roman"/>
          <w:i/>
          <w:iCs/>
          <w:noProof/>
          <w:kern w:val="0"/>
        </w:rPr>
        <w:t>Correspondencias &amp; Análisis</w:t>
      </w:r>
      <w:r w:rsidRPr="00F14217">
        <w:rPr>
          <w:rFonts w:ascii="Times New Roman" w:hAnsi="Times New Roman" w:cs="Times New Roman"/>
          <w:noProof/>
          <w:kern w:val="0"/>
        </w:rPr>
        <w:t>, 2016.</w:t>
      </w:r>
    </w:p>
    <w:p w14:paraId="75B3B5E6"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Muslimin, Ikhwanul. “Meningkatkan Profesionalisme Guru Dengan Model, Pendekatan Dan Teknik Supervisi Pendidikan Di Era Society 5.0.” </w:t>
      </w:r>
      <w:r w:rsidRPr="00F14217">
        <w:rPr>
          <w:rFonts w:ascii="Times New Roman" w:hAnsi="Times New Roman" w:cs="Times New Roman"/>
          <w:i/>
          <w:iCs/>
          <w:noProof/>
          <w:kern w:val="0"/>
        </w:rPr>
        <w:t>Ta Lim Jurnal Pendidikan Agama Islam Dan Manajemen Pendidikan Islam</w:t>
      </w:r>
      <w:r w:rsidRPr="00F14217">
        <w:rPr>
          <w:rFonts w:ascii="Times New Roman" w:hAnsi="Times New Roman" w:cs="Times New Roman"/>
          <w:noProof/>
          <w:kern w:val="0"/>
        </w:rPr>
        <w:t xml:space="preserve"> 2, no. 1 (2023): 33–49. https://doi.org/10.59098/talim.v2i1.877.</w:t>
      </w:r>
    </w:p>
    <w:p w14:paraId="0A563ED5"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Nasution, Inom. </w:t>
      </w:r>
      <w:r w:rsidRPr="00F14217">
        <w:rPr>
          <w:rFonts w:ascii="Times New Roman" w:hAnsi="Times New Roman" w:cs="Times New Roman"/>
          <w:i/>
          <w:iCs/>
          <w:noProof/>
          <w:kern w:val="0"/>
        </w:rPr>
        <w:t>Suprvisi Pendidikan</w:t>
      </w:r>
      <w:r w:rsidRPr="00F14217">
        <w:rPr>
          <w:rFonts w:ascii="Times New Roman" w:hAnsi="Times New Roman" w:cs="Times New Roman"/>
          <w:noProof/>
          <w:kern w:val="0"/>
        </w:rPr>
        <w:t xml:space="preserve">. </w:t>
      </w:r>
      <w:r w:rsidRPr="00F14217">
        <w:rPr>
          <w:rFonts w:ascii="Times New Roman" w:hAnsi="Times New Roman" w:cs="Times New Roman"/>
          <w:i/>
          <w:iCs/>
          <w:noProof/>
          <w:kern w:val="0"/>
        </w:rPr>
        <w:t>Supervisi Pendidikan</w:t>
      </w:r>
      <w:r w:rsidRPr="00F14217">
        <w:rPr>
          <w:rFonts w:ascii="Times New Roman" w:hAnsi="Times New Roman" w:cs="Times New Roman"/>
          <w:noProof/>
          <w:kern w:val="0"/>
        </w:rPr>
        <w:t>, 2021.</w:t>
      </w:r>
    </w:p>
    <w:p w14:paraId="29B51D37"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Pendidikan, Supervisi, D I Era, and Ikhwanul Muslimin. “74-Article Text-254-1-10-20230311” 2 (2023).</w:t>
      </w:r>
    </w:p>
    <w:p w14:paraId="242E846C"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Praing, Debora Inda Violita, Djoys Anneke Rantung, and Lamhot Naibaho. “PENGANTAR SUPERVISI PENDIDIKAN.” </w:t>
      </w:r>
      <w:r w:rsidRPr="00F14217">
        <w:rPr>
          <w:rFonts w:ascii="Times New Roman" w:hAnsi="Times New Roman" w:cs="Times New Roman"/>
          <w:i/>
          <w:iCs/>
          <w:noProof/>
          <w:kern w:val="0"/>
        </w:rPr>
        <w:t>Jurnal Pendidikan Dan Konseling</w:t>
      </w:r>
      <w:r w:rsidRPr="00F14217">
        <w:rPr>
          <w:rFonts w:ascii="Times New Roman" w:hAnsi="Times New Roman" w:cs="Times New Roman"/>
          <w:noProof/>
          <w:kern w:val="0"/>
        </w:rPr>
        <w:t xml:space="preserve"> 5, no. 1 (2023): 5464–75.</w:t>
      </w:r>
    </w:p>
    <w:p w14:paraId="279AFAFA"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Rachmayani, Asiva Noor. “Pendekatan Dan Teknik Supervisi Pendidikan,” 2015, 6.</w:t>
      </w:r>
    </w:p>
    <w:p w14:paraId="7F9B1731"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Retoliah, Dra Hj, and M I Pd. </w:t>
      </w:r>
      <w:r w:rsidRPr="00F14217">
        <w:rPr>
          <w:rFonts w:ascii="Times New Roman" w:hAnsi="Times New Roman" w:cs="Times New Roman"/>
          <w:i/>
          <w:iCs/>
          <w:noProof/>
          <w:kern w:val="0"/>
        </w:rPr>
        <w:t>Supervisi Pendidikan</w:t>
      </w:r>
      <w:r w:rsidRPr="00F14217">
        <w:rPr>
          <w:rFonts w:ascii="Times New Roman" w:hAnsi="Times New Roman" w:cs="Times New Roman"/>
          <w:noProof/>
          <w:kern w:val="0"/>
        </w:rPr>
        <w:t>, n.d.</w:t>
      </w:r>
    </w:p>
    <w:p w14:paraId="7BD5B2DA"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Rezki, Miftahul, A Konsep Dasar, and Supervisi Pendidikan. “Supervisi Pendidikan,” no. 18029038 (2020): 1–4.</w:t>
      </w:r>
    </w:p>
    <w:p w14:paraId="503B3F5E"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Sayyid, Negeri, and Ali Rahmatullah. “Jes ( Journal Education and Supervision ) SEMANGAT MENGAJAR PENDIDIK” 01 (2023): 31–43.</w:t>
      </w:r>
    </w:p>
    <w:p w14:paraId="0BFAE1D4"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lastRenderedPageBreak/>
        <w:t xml:space="preserve">Shaifudin, Arif. “SUPERVISI PENDIDIKAN Arif Shaifudin.” </w:t>
      </w:r>
      <w:r w:rsidRPr="00F14217">
        <w:rPr>
          <w:rFonts w:ascii="Times New Roman" w:hAnsi="Times New Roman" w:cs="Times New Roman"/>
          <w:i/>
          <w:iCs/>
          <w:noProof/>
          <w:kern w:val="0"/>
        </w:rPr>
        <w:t>El-Wahda: Jurnal Pendidikan</w:t>
      </w:r>
      <w:r w:rsidRPr="00F14217">
        <w:rPr>
          <w:rFonts w:ascii="Times New Roman" w:hAnsi="Times New Roman" w:cs="Times New Roman"/>
          <w:noProof/>
          <w:kern w:val="0"/>
        </w:rPr>
        <w:t xml:space="preserve"> 1, no. 2 (2020): 36–37.</w:t>
      </w:r>
    </w:p>
    <w:p w14:paraId="32B62BFA"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Srimawati, Nurmawan. “Implementation of Educational Supervision in Improving Teacher’s Competency.” </w:t>
      </w:r>
      <w:r w:rsidRPr="00F14217">
        <w:rPr>
          <w:rFonts w:ascii="Times New Roman" w:hAnsi="Times New Roman" w:cs="Times New Roman"/>
          <w:i/>
          <w:iCs/>
          <w:noProof/>
          <w:kern w:val="0"/>
        </w:rPr>
        <w:t>PPSDP International Journal of Education</w:t>
      </w:r>
      <w:r w:rsidRPr="00F14217">
        <w:rPr>
          <w:rFonts w:ascii="Times New Roman" w:hAnsi="Times New Roman" w:cs="Times New Roman"/>
          <w:noProof/>
          <w:kern w:val="0"/>
        </w:rPr>
        <w:t xml:space="preserve"> 3, no. 2 (2024): 337–53. https://doi.org/10.59175/pijed.v3i2.251.</w:t>
      </w:r>
    </w:p>
    <w:p w14:paraId="11C1E4DF"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Subandi, Leni Ayu Lestari, Melisa Fitriyani, and M. Irsyad Al-ihsani. “Teknik Individu Dan Kelompok Dalam Supervisi Pendidikan.” </w:t>
      </w:r>
      <w:r w:rsidRPr="00F14217">
        <w:rPr>
          <w:rFonts w:ascii="Times New Roman" w:hAnsi="Times New Roman" w:cs="Times New Roman"/>
          <w:i/>
          <w:iCs/>
          <w:noProof/>
          <w:kern w:val="0"/>
        </w:rPr>
        <w:t>Jurnal Media Akademik</w:t>
      </w:r>
      <w:r w:rsidRPr="00F14217">
        <w:rPr>
          <w:rFonts w:ascii="Times New Roman" w:hAnsi="Times New Roman" w:cs="Times New Roman"/>
          <w:noProof/>
          <w:kern w:val="0"/>
        </w:rPr>
        <w:t xml:space="preserve"> 2, no. 6 (2024): XX–XX. https://www.jurnal.stit-buntetpesantren.ac.id/index.php/tanzhimuna/article/view/198/156.</w:t>
      </w:r>
    </w:p>
    <w:p w14:paraId="56760AB0"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Sukmawati, Henni, Dosen Universitan, Islam Negeri, Alauddin Makassar, and I Pendahuluan. “Fungsi Supervisi Pendidikan.” </w:t>
      </w:r>
      <w:r w:rsidRPr="00F14217">
        <w:rPr>
          <w:rFonts w:ascii="Times New Roman" w:hAnsi="Times New Roman" w:cs="Times New Roman"/>
          <w:i/>
          <w:iCs/>
          <w:noProof/>
          <w:kern w:val="0"/>
        </w:rPr>
        <w:t>Jurnal Pendidikan Dan Studi Islam</w:t>
      </w:r>
      <w:r w:rsidRPr="00F14217">
        <w:rPr>
          <w:rFonts w:ascii="Times New Roman" w:hAnsi="Times New Roman" w:cs="Times New Roman"/>
          <w:noProof/>
          <w:kern w:val="0"/>
        </w:rPr>
        <w:t xml:space="preserve"> 3 (2017): 143–49.</w:t>
      </w:r>
    </w:p>
    <w:p w14:paraId="0984ED50"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kern w:val="0"/>
        </w:rPr>
      </w:pPr>
      <w:r w:rsidRPr="00F14217">
        <w:rPr>
          <w:rFonts w:ascii="Times New Roman" w:hAnsi="Times New Roman" w:cs="Times New Roman"/>
          <w:noProof/>
          <w:kern w:val="0"/>
        </w:rPr>
        <w:t xml:space="preserve">Sutikno, Muhammad Sobry. </w:t>
      </w:r>
      <w:r w:rsidRPr="00F14217">
        <w:rPr>
          <w:rFonts w:ascii="Times New Roman" w:hAnsi="Times New Roman" w:cs="Times New Roman"/>
          <w:i/>
          <w:iCs/>
          <w:noProof/>
          <w:kern w:val="0"/>
        </w:rPr>
        <w:t>PENGANTAR SUPERVISI PENDIDIKAN</w:t>
      </w:r>
      <w:r w:rsidRPr="00F14217">
        <w:rPr>
          <w:rFonts w:ascii="Times New Roman" w:hAnsi="Times New Roman" w:cs="Times New Roman"/>
          <w:noProof/>
          <w:kern w:val="0"/>
        </w:rPr>
        <w:t>. 1st ed. Mataram: UIN Mataram press, 2015.</w:t>
      </w:r>
    </w:p>
    <w:p w14:paraId="4B90D4B4" w14:textId="77777777" w:rsidR="00F14217" w:rsidRPr="00F14217" w:rsidRDefault="00F14217" w:rsidP="00F14217">
      <w:pPr>
        <w:widowControl w:val="0"/>
        <w:autoSpaceDE w:val="0"/>
        <w:autoSpaceDN w:val="0"/>
        <w:adjustRightInd w:val="0"/>
        <w:spacing w:line="240" w:lineRule="auto"/>
        <w:ind w:left="480" w:hanging="480"/>
        <w:rPr>
          <w:rFonts w:ascii="Times New Roman" w:hAnsi="Times New Roman" w:cs="Times New Roman"/>
          <w:noProof/>
        </w:rPr>
      </w:pPr>
      <w:r w:rsidRPr="00F14217">
        <w:rPr>
          <w:rFonts w:ascii="Times New Roman" w:hAnsi="Times New Roman" w:cs="Times New Roman"/>
          <w:noProof/>
          <w:kern w:val="0"/>
        </w:rPr>
        <w:t xml:space="preserve">Wirdatul, Dhiya, Izzah Program, Studi Manajemen, Pendidikan Islam, Pascasarjana Uin, Sultan Maulana, Hasanudin Banten, and Agus Gunawan. “Supervisi Dalam Pendidikan.” </w:t>
      </w:r>
      <w:r w:rsidRPr="00F14217">
        <w:rPr>
          <w:rFonts w:ascii="Times New Roman" w:hAnsi="Times New Roman" w:cs="Times New Roman"/>
          <w:i/>
          <w:iCs/>
          <w:noProof/>
          <w:kern w:val="0"/>
        </w:rPr>
        <w:t>Jurnal Ilmu Pendidikan Islam</w:t>
      </w:r>
      <w:r w:rsidRPr="00F14217">
        <w:rPr>
          <w:rFonts w:ascii="Times New Roman" w:hAnsi="Times New Roman" w:cs="Times New Roman"/>
          <w:noProof/>
          <w:kern w:val="0"/>
        </w:rPr>
        <w:t xml:space="preserve"> 2, no. 2 (2024): 144–52. https://doi.org/10.59059/al-tarbiyah.v2i2.914.</w:t>
      </w:r>
    </w:p>
    <w:p w14:paraId="1F3FA650" w14:textId="77777777" w:rsidR="00194696" w:rsidRDefault="00875890">
      <w:pPr>
        <w:jc w:val="both"/>
        <w:rPr>
          <w:rFonts w:ascii="Times New Roman" w:hAnsi="Times New Roman" w:cs="Times New Roman"/>
          <w:lang w:val="zh-CN"/>
        </w:rPr>
      </w:pPr>
      <w:r>
        <w:rPr>
          <w:rFonts w:ascii="Times New Roman" w:hAnsi="Times New Roman" w:cs="Times New Roman"/>
          <w:lang w:val="zh-CN"/>
        </w:rPr>
        <w:fldChar w:fldCharType="end"/>
      </w:r>
    </w:p>
    <w:sectPr w:rsidR="00194696">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B7EE54" w14:textId="77777777" w:rsidR="00765A4C" w:rsidRDefault="00765A4C">
      <w:pPr>
        <w:spacing w:line="240" w:lineRule="auto"/>
      </w:pPr>
      <w:r>
        <w:separator/>
      </w:r>
    </w:p>
  </w:endnote>
  <w:endnote w:type="continuationSeparator" w:id="0">
    <w:p w14:paraId="5374559C" w14:textId="77777777" w:rsidR="00765A4C" w:rsidRDefault="00765A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6378694"/>
      <w:docPartObj>
        <w:docPartGallery w:val="AutoText"/>
      </w:docPartObj>
    </w:sdtPr>
    <w:sdtEndPr/>
    <w:sdtContent>
      <w:p w14:paraId="797BF173" w14:textId="77777777" w:rsidR="00194696" w:rsidRDefault="00875890">
        <w:pPr>
          <w:pStyle w:val="Footer"/>
          <w:jc w:val="right"/>
        </w:pPr>
        <w:r>
          <w:fldChar w:fldCharType="begin"/>
        </w:r>
        <w:r>
          <w:instrText xml:space="preserve"> PAGE   \* MERGEFORMAT </w:instrText>
        </w:r>
        <w:r>
          <w:fldChar w:fldCharType="separate"/>
        </w:r>
        <w:r>
          <w:t>2</w:t>
        </w:r>
        <w:r>
          <w:fldChar w:fldCharType="end"/>
        </w:r>
      </w:p>
    </w:sdtContent>
  </w:sdt>
  <w:p w14:paraId="22EABF8A" w14:textId="77777777" w:rsidR="00194696" w:rsidRDefault="001946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0A3F80" w14:textId="77777777" w:rsidR="00765A4C" w:rsidRDefault="00765A4C">
      <w:pPr>
        <w:spacing w:after="0"/>
      </w:pPr>
      <w:r>
        <w:separator/>
      </w:r>
    </w:p>
  </w:footnote>
  <w:footnote w:type="continuationSeparator" w:id="0">
    <w:p w14:paraId="1E97F8FD" w14:textId="77777777" w:rsidR="00765A4C" w:rsidRDefault="00765A4C">
      <w:pPr>
        <w:spacing w:after="0"/>
      </w:pPr>
      <w:r>
        <w:continuationSeparator/>
      </w:r>
    </w:p>
  </w:footnote>
  <w:footnote w:id="1">
    <w:p w14:paraId="46DCA64E" w14:textId="3594CD35"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Proses pembelajaran di lembaga pendidikan paling tidak mempraktikkan perencanaan, praktik, dan pengawasan. Seorang pendidik sebagai tenaga profesional mestinya memahami dengan baik tentang bagaimana cara mendidik dengan menyusun perencanaan pembelajaran yang berfungsi sebagai skenario bagaimana dia akan mengajar pada hari itu. Kemudian kepala sekolah dengan adanya supervise pendidikan maka dia akan mengetahui bagaimana memposisikan diri secara benar dalam memimpin sekolah yang dipegangnya. Tanpa adanya supervisi pendidikan maka proses pembelajaran di sekolah tentunya akan berjalan semaunya sendiri tanpa melihat pencapaian tujuan pendidikan sebagai muara utama praktik pendidikan. Di sini supervisi pendidikan memiliki fungsi-fungsi yang sangat strategis dalam proses pendidikan di lembaga pendidikan","author":[{"dropping-particle":"","family":"Shaifudin","given":"Arif","non-dropping-particle":"","parse-names":false,"suffix":""}],"container-title":"El-Wahda: Jurnal Pendidikan","id":"ITEM-1","issue":"2","issued":{"date-parts":[["2020"]]},"page":"36-37","title":"SUPERVISI PENDIDIKAN Arif Shaifudin","type":"article-journal","volume":"1"},"uris":["http://www.mendeley.com/documents/?uuid=a7caa4b4-c575-43e1-be6a-4d793758e5cd"]}],"mendeley":{"formattedCitation":"Arif Shaifudin, “SUPERVISI PENDIDIKAN Arif Shaifudin,” &lt;i&gt;El-Wahda: Jurnal Pendidikan&lt;/i&gt; 1, no. 2 (2020): 36–37.","plainTextFormattedCitation":"Arif Shaifudin, “SUPERVISI PENDIDIKAN Arif Shaifudin,” El-Wahda: Jurnal Pendidikan 1, no. 2 (2020): 36–37.","previouslyFormattedCitation":"(Shaifudin, 2020)"},"properties":{"noteIndex":2},"schema":"https://github.com/citation-style-language/schema/raw/master/csl-citation.json"}</w:instrText>
      </w:r>
      <w:r>
        <w:fldChar w:fldCharType="separate"/>
      </w:r>
      <w:r w:rsidRPr="00F14217">
        <w:rPr>
          <w:noProof/>
        </w:rPr>
        <w:t xml:space="preserve">Arif Shaifudin, “SUPERVISI PENDIDIKAN Arif Shaifudin,” </w:t>
      </w:r>
      <w:r w:rsidRPr="00F14217">
        <w:rPr>
          <w:i/>
          <w:noProof/>
        </w:rPr>
        <w:t>El-Wahda: Jurnal Pendidikan</w:t>
      </w:r>
      <w:r w:rsidRPr="00F14217">
        <w:rPr>
          <w:noProof/>
        </w:rPr>
        <w:t xml:space="preserve"> 1, no. 2 (2020): 36–37.</w:t>
      </w:r>
      <w:r>
        <w:fldChar w:fldCharType="end"/>
      </w:r>
    </w:p>
  </w:footnote>
  <w:footnote w:id="2">
    <w:p w14:paraId="1C2C816A" w14:textId="3142BBBA"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DOI":"10.25157/wa.v9i2.7639","ISSN":"2355-2425","abstract":"Berbagai permasalahan pendidikan di Indonesia dapat datas dengan melakukan supervisi pendidikan. Supervisi pendidikan merupakan suatu proses bantuan maupun dukungan yang diberikan kepada guru dalam mengembangkan kemampuannya yang terdiri dari pengetahuan, keterampilan maupun kreatifitas dalam mengajar dan komitmen atau motivasi sebagai seorang guru. Penelitian ini bertujuan untuk mengkaji dan mendeskripsikan konsep dasar supervisi pendidikan yang meliputi (1) pengertian supervisi pendidikan, (2) prinsip-prinsip supervisi pendidikan, dan (3) tujuan supervisi pendidikan. Penelitian dilakukan melalui pendekatan kualitatif dengan teknik pengumpulan data dokumentasi dan studi literatur. Setelah mengumpulkan data, data direduksi, disimpulkan dan kemudian disajikan dalam bentuk naratif deskriptif. Hasil penelitian ini yaitu (1) pengertian supervisi pendidikan, (2) prinsip-prinsip supervisi pendidikan, beberapa di antaranya yaitu prinsip ilmiah, demokratis, kerja sama, konstruktif, dan kreatif, (3) tujuan supervisi, serta (4) fungsi supervisi pendidikan yang memberikan bantuan pada guru untuk meningkatkan profesionalismenya. Kata","author":[{"dropping-particle":"","family":"Addini","given":"Alvin Fahmi","non-dropping-particle":"","parse-names":false,"suffix":""},{"dropping-particle":"","family":"Husna","given":"Arumia Fairuz","non-dropping-particle":"","parse-names":false,"suffix":""},{"dropping-particle":"","family":"Damayanti","given":"Beatric Alfira","non-dropping-particle":"","parse-names":false,"suffix":""},{"dropping-particle":"","family":"Fani","given":"Bety Istif","non-dropping-particle":"","parse-names":false,"suffix":""},{"dropping-particle":"","family":"Nihayati","given":"Churi Wardah Nihayati Wardah","non-dropping-particle":"","parse-names":false,"suffix":""},{"dropping-particle":"","family":"Daniswara","given":"Damateja Andika","non-dropping-particle":"","parse-names":false,"suffix":""},{"dropping-particle":"","family":"Susanti","given":"Desi Fitri","non-dropping-particle":"","parse-names":false,"suffix":""},{"dropping-particle":"","family":"Imron","given":"Ali","non-dropping-particle":"","parse-names":false,"suffix":""},{"dropping-particle":"","family":"Rochmawati","given":"Rochmawati","non-dropping-particle":"","parse-names":false,"suffix":""}],"container-title":"Jurnal Wahana Pendidikan","id":"ITEM-1","issue":"2","issued":{"date-parts":[["2022"]]},"page":"179","title":"Konsep Dasar Supervisi Pendidikan","type":"article-journal","volume":"9"},"uris":["http://www.mendeley.com/documents/?uuid=85fa2410-e9f8-4831-90fb-b197777ee608"]}],"mendeley":{"formattedCitation":"Alvin Fahmi Addini et al., “Konsep Dasar Supervisi Pendidikan,” &lt;i&gt;Jurnal Wahana Pendidikan&lt;/i&gt; 9, no. 2 (2022): 179, https://doi.org/10.25157/wa.v9i2.7639.","plainTextFormattedCitation":"Alvin Fahmi Addini et al., “Konsep Dasar Supervisi Pendidikan,” Jurnal Wahana Pendidikan 9, no. 2 (2022): 179, https://doi.org/10.25157/wa.v9i2.7639.","previouslyFormattedCitation":"(Addini et al., 2022)"},"properties":{"noteIndex":3},"schema":"https://github.com/citation-style-language/schema/raw/master/csl-citation.json"}</w:instrText>
      </w:r>
      <w:r>
        <w:fldChar w:fldCharType="separate"/>
      </w:r>
      <w:r w:rsidRPr="00F14217">
        <w:rPr>
          <w:noProof/>
        </w:rPr>
        <w:t xml:space="preserve">Alvin Fahmi Addini et al., “Konsep Dasar Supervisi Pendidikan,” </w:t>
      </w:r>
      <w:r w:rsidRPr="00F14217">
        <w:rPr>
          <w:i/>
          <w:noProof/>
        </w:rPr>
        <w:t>Jurnal Wahana Pendidikan</w:t>
      </w:r>
      <w:r w:rsidRPr="00F14217">
        <w:rPr>
          <w:noProof/>
        </w:rPr>
        <w:t xml:space="preserve"> 9, no. 2 (2022): 179, https://doi.org/10.25157/wa.v9i2.7639.</w:t>
      </w:r>
      <w:r>
        <w:fldChar w:fldCharType="end"/>
      </w:r>
    </w:p>
  </w:footnote>
  <w:footnote w:id="3">
    <w:p w14:paraId="3C2DDFDA" w14:textId="6BB1C4B5"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Tujuan pendidikan nasional adalah mencerdaskan kehidupan bangsa dan mengembangkan manusia seutuhnya, yaitu manusia yang berbudi pekerti luhur, memiliki pengetahuan dan keterampilan, kesehatan jasmani dan rohani, kepriba-dian yang mantap …","author":[{"dropping-particle":"","family":"Sukmawati","given":"Henni","non-dropping-particle":"","parse-names":false,"suffix":""},{"dropping-particle":"","family":"Universitan","given":"Dosen","non-dropping-particle":"","parse-names":false,"suffix":""},{"dropping-particle":"","family":"Negeri","given":"Islam","non-dropping-particle":"","parse-names":false,"suffix":""},{"dropping-particle":"","family":"Makassar","given":"Alauddin","non-dropping-particle":"","parse-names":false,"suffix":""},{"dropping-particle":"","family":"Pendahuluan","given":"I","non-dropping-particle":"","parse-names":false,"suffix":""}],"container-title":"Jurnal Pendidikan Dan Studi Islam","id":"ITEM-1","issued":{"date-parts":[["2017"]]},"page":"143-149","title":"Fungsi supervisi pendidikan","type":"article-journal","volume":"3"},"uris":["http://www.mendeley.com/documents/?uuid=481d3731-8367-4bcd-a7c3-e9e3d4bc5e6f"]}],"mendeley":{"formattedCitation":"Henni Sukmawati et al., “Fungsi Supervisi Pendidikan,” &lt;i&gt;Jurnal Pendidikan Dan Studi Islam&lt;/i&gt; 3 (2017): 143–49.","plainTextFormattedCitation":"Henni Sukmawati et al., “Fungsi Supervisi Pendidikan,” Jurnal Pendidikan Dan Studi Islam 3 (2017): 143–49.","previouslyFormattedCitation":"(Sukmawati et al., 2017)"},"properties":{"noteIndex":4},"schema":"https://github.com/citation-style-language/schema/raw/master/csl-citation.json"}</w:instrText>
      </w:r>
      <w:r>
        <w:fldChar w:fldCharType="separate"/>
      </w:r>
      <w:r w:rsidRPr="00F14217">
        <w:rPr>
          <w:noProof/>
        </w:rPr>
        <w:t xml:space="preserve">Henni Sukmawati et al., “Fungsi Supervisi Pendidikan,” </w:t>
      </w:r>
      <w:r w:rsidRPr="00F14217">
        <w:rPr>
          <w:i/>
          <w:noProof/>
        </w:rPr>
        <w:t>Jurnal Pendidikan Dan Studi Islam</w:t>
      </w:r>
      <w:r w:rsidRPr="00F14217">
        <w:rPr>
          <w:noProof/>
        </w:rPr>
        <w:t xml:space="preserve"> 3 (2017): 143–49.</w:t>
      </w:r>
      <w:r>
        <w:fldChar w:fldCharType="end"/>
      </w:r>
    </w:p>
  </w:footnote>
  <w:footnote w:id="4">
    <w:p w14:paraId="14974F91" w14:textId="6CFA193A"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Proses pembelajaran di lembaga pendidikan paling tidak mempraktikkan perencanaan, praktik, dan pengawasan. Seorang pendidik sebagai tenaga profesional mestinya memahami dengan baik tentang bagaimana cara mendidik dengan menyusun perencanaan pembelajaran yang berfungsi sebagai skenario bagaimana dia akan mengajar pada hari itu. Kemudian kepala sekolah dengan adanya supervise pendidikan maka dia akan mengetahui bagaimana memposisikan diri secara benar dalam memimpin sekolah yang dipegangnya. Tanpa adanya supervisi pendidikan maka proses pembelajaran di sekolah tentunya akan berjalan semaunya sendiri tanpa melihat pencapaian tujuan pendidikan sebagai muara utama praktik pendidikan. Di sini supervisi pendidikan memiliki fungsi-fungsi yang sangat strategis dalam proses pendidikan di lembaga pendidikan","author":[{"dropping-particle":"","family":"Shaifudin","given":"Arif","non-dropping-particle":"","parse-names":false,"suffix":""}],"container-title":"El-Wahda: Jurnal Pendidikan","id":"ITEM-1","issue":"2","issued":{"date-parts":[["2020"]]},"page":"36-37","title":"SUPERVISI PENDIDIKAN Arif Shaifudin","type":"article-journal","volume":"1"},"uris":["http://www.mendeley.com/documents/?uuid=a7caa4b4-c575-43e1-be6a-4d793758e5cd"]}],"mendeley":{"formattedCitation":"Shaifudin, “SUPERVISI PENDIDIKAN Arif Shaifudin.”","plainTextFormattedCitation":"Shaifudin, “SUPERVISI PENDIDIKAN Arif Shaifudin.”","previouslyFormattedCitation":"(Shaifudin, 2020)"},"properties":{"noteIndex":5},"schema":"https://github.com/citation-style-language/schema/raw/master/csl-citation.json"}</w:instrText>
      </w:r>
      <w:r>
        <w:fldChar w:fldCharType="separate"/>
      </w:r>
      <w:r w:rsidRPr="00F14217">
        <w:rPr>
          <w:noProof/>
        </w:rPr>
        <w:t>Shaifudin, “SUPERVISI PENDIDIKAN Arif Shaifudin.”</w:t>
      </w:r>
      <w:r>
        <w:fldChar w:fldCharType="end"/>
      </w:r>
    </w:p>
  </w:footnote>
  <w:footnote w:id="5">
    <w:p w14:paraId="2642EAF5" w14:textId="32635B39"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Praing","given":"Debora Inda Violita","non-dropping-particle":"","parse-names":false,"suffix":""},{"dropping-particle":"","family":"Rantung","given":"Djoys Anneke","non-dropping-particle":"","parse-names":false,"suffix":""},{"dropping-particle":"","family":"Naibaho","given":"Lamhot","non-dropping-particle":"","parse-names":false,"suffix":""}],"container-title":"Jurnal Pendidikan dan Konseling","id":"ITEM-1","issue":"1","issued":{"date-parts":[["2023"]]},"page":"5464-5475","title":"PENGANTAR SUPERVISI PENDIDIKAN","type":"article-journal","volume":"5"},"uris":["http://www.mendeley.com/documents/?uuid=2e9b7157-4e91-4273-bc69-88e5d5a3ec6f"]}],"mendeley":{"formattedCitation":"Debora Inda Violita Praing, Djoys Anneke Rantung, and Lamhot Naibaho, “PENGANTAR SUPERVISI PENDIDIKAN,” &lt;i&gt;Jurnal Pendidikan Dan Konseling&lt;/i&gt; 5, no. 1 (2023): 5464–75.","plainTextFormattedCitation":"Debora Inda Violita Praing, Djoys Anneke Rantung, and Lamhot Naibaho, “PENGANTAR SUPERVISI PENDIDIKAN,” Jurnal Pendidikan Dan Konseling 5, no. 1 (2023): 5464–75.","previouslyFormattedCitation":"(Lestari, 2022)"},"properties":{"noteIndex":6},"schema":"https://github.com/citation-style-language/schema/raw/master/csl-citation.json"}</w:instrText>
      </w:r>
      <w:r>
        <w:fldChar w:fldCharType="separate"/>
      </w:r>
      <w:r w:rsidRPr="00F14217">
        <w:rPr>
          <w:noProof/>
        </w:rPr>
        <w:t xml:space="preserve">Debora Inda Violita Praing, Djoys Anneke Rantung, and Lamhot Naibaho, “PENGANTAR SUPERVISI PENDIDIKAN,” </w:t>
      </w:r>
      <w:r w:rsidRPr="00F14217">
        <w:rPr>
          <w:i/>
          <w:noProof/>
        </w:rPr>
        <w:t>Jurnal Pendidikan Dan Konseling</w:t>
      </w:r>
      <w:r w:rsidRPr="00F14217">
        <w:rPr>
          <w:noProof/>
        </w:rPr>
        <w:t xml:space="preserve"> 5, no. 1 (2023): 5464–75.</w:t>
      </w:r>
      <w:r>
        <w:fldChar w:fldCharType="end"/>
      </w:r>
    </w:p>
  </w:footnote>
  <w:footnote w:id="6">
    <w:p w14:paraId="052D0262" w14:textId="38F856C4"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Rezki","given":"Miftahul","non-dropping-particle":"","parse-names":false,"suffix":""},{"dropping-particle":"","family":"Dasar","given":"A Konsep","non-dropping-particle":"","parse-names":false,"suffix":""},{"dropping-particle":"","family":"Pendidikan","given":"Supervisi","non-dropping-particle":"","parse-names":false,"suffix":""}],"id":"ITEM-1","issue":"18029038","issued":{"date-parts":[["2020"]]},"page":"1-4","title":"Supervisi Pendidikan","type":"article-journal"},"uris":["http://www.mendeley.com/documents/?uuid=b11556d1-dee6-4852-8c34-e96ae9b01b25"]}],"mendeley":{"formattedCitation":"Miftahul Rezki, A Konsep Dasar, and Supervisi Pendidikan, “Supervisi Pendidikan,” no. 18029038 (2020): 1–4.","plainTextFormattedCitation":"Miftahul Rezki, A Konsep Dasar, and Supervisi Pendidikan, “Supervisi Pendidikan,” no. 18029038 (2020): 1–4.","previouslyFormattedCitation":"(Rezki et al., 2020)"},"properties":{"noteIndex":7},"schema":"https://github.com/citation-style-language/schema/raw/master/csl-citation.json"}</w:instrText>
      </w:r>
      <w:r>
        <w:fldChar w:fldCharType="separate"/>
      </w:r>
      <w:r w:rsidRPr="00F14217">
        <w:rPr>
          <w:noProof/>
        </w:rPr>
        <w:t>Miftahul Rezki, A Konsep Dasar, and Supervisi Pendidikan, “Supervisi Pendidikan,” no. 18029038 (2020): 1–4.</w:t>
      </w:r>
      <w:r>
        <w:fldChar w:fldCharType="end"/>
      </w:r>
    </w:p>
  </w:footnote>
  <w:footnote w:id="7">
    <w:p w14:paraId="5D5CEED9" w14:textId="386C85AE"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Praing","given":"Debora Inda Violita","non-dropping-particle":"","parse-names":false,"suffix":""},{"dropping-particle":"","family":"Rantung","given":"Djoys Anneke","non-dropping-particle":"","parse-names":false,"suffix":""},{"dropping-particle":"","family":"Naibaho","given":"Lamhot","non-dropping-particle":"","parse-names":false,"suffix":""}],"container-title":"Jurnal Pendidikan dan Konseling","id":"ITEM-1","issue":"1","issued":{"date-parts":[["2023"]]},"page":"5464-5475","title":"PENGANTAR SUPERVISI PENDIDIKAN","type":"article-journal","volume":"5"},"uris":["http://www.mendeley.com/documents/?uuid=2e9b7157-4e91-4273-bc69-88e5d5a3ec6f"]}],"mendeley":{"formattedCitation":"Praing, Rantung, and Naibaho, “PENGANTAR SUPERVISI PENDIDIKAN.”","plainTextFormattedCitation":"Praing, Rantung, and Naibaho, “PENGANTAR SUPERVISI PENDIDIKAN.”","previouslyFormattedCitation":"(Lestari, 2022)"},"properties":{"noteIndex":8},"schema":"https://github.com/citation-style-language/schema/raw/master/csl-citation.json"}</w:instrText>
      </w:r>
      <w:r>
        <w:fldChar w:fldCharType="separate"/>
      </w:r>
      <w:r w:rsidRPr="00F14217">
        <w:rPr>
          <w:noProof/>
        </w:rPr>
        <w:t>Praing, Rantung, and Naibaho, “PENGANTAR SUPERVISI PENDIDIKAN.”</w:t>
      </w:r>
      <w:r>
        <w:fldChar w:fldCharType="end"/>
      </w:r>
    </w:p>
  </w:footnote>
  <w:footnote w:id="8">
    <w:p w14:paraId="21446017" w14:textId="2F0BA360"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ISBN":"2013206534","ISSN":"2224235X","abstract":"El artículo formaliza una propuesta teórico-metodológica de las prácticas comunicativas de los movimientos sociales en red como nuevo ciclo de la acción colectiva. La activación digital se propone como un objeto de estudio emergente e interdisciplinario, que consta de contextos y dimensiones, que puede ser estudiado a la luz de la “hermenéutica profunda” y que repre- senta un aporte al subcampo de la comunicación política.","author":[{"dropping-particle":"","family":"Mukni’ah, Imron Fauzi, Choerul Fajar","given":"Muhammad","non-dropping-particle":"","parse-names":false,"suffix":""},{"dropping-particle":"","family":"Ma’sum","given":"Ummu Atika Dwi Dayanti Rachman","non-dropping-particle":"","parse-names":false,"suffix":""},{"dropping-particle":"","family":"Muhammad Imam Ghozali","given":"Anzilni Firdaus","non-dropping-particle":"","parse-names":false,"suffix":""},{"dropping-particle":"","family":"Bidayatul Hidayah, M. Ilmil Zawawi","given":"Mamluatul","non-dropping-particle":"","parse-names":false,"suffix":""},{"dropping-particle":"","family":"Maghfiroh, Nur Aqidatul Izzah","given":"Mochammad Rizal","non-dropping-particle":"","parse-names":false,"suffix":""},{"dropping-particle":"","family":"Agus Hibatullah, Evi Maghfiroh","given":"Tatag Kukuh","non-dropping-particle":"","parse-names":false,"suffix":""},{"dropping-particle":"","family":"Pratama","given":"Dwi Nofiyanata","non-dropping-particle":"","parse-names":false,"suffix":""}],"container-title":"Correspondencias &amp; Análisis","id":"ITEM-1","issue":"15018","issued":{"date-parts":[["2016"]]},"number-of-pages":"1-23","title":"Supervisi Pendidikan Sebuah Inovasi Pengembangan Profesionalisme Guru","type":"book"},"uris":["http://www.mendeley.com/documents/?uuid=df7ec6d6-0662-4b94-a555-67012fd70ae6"]}],"mendeley":{"formattedCitation":"Muhammad Mukni’ah, Imron Fauzi, Choerul Fajar et al., &lt;i&gt;Supervisi Pendidikan Sebuah Inovasi Pengembangan Profesionalisme Guru&lt;/i&gt;, &lt;i&gt;Correspondencias &amp; Análisis&lt;/i&gt;, 2016.","plainTextFormattedCitation":"Muhammad Mukni’ah, Imron Fauzi, Choerul Fajar et al., Supervisi Pendidikan Sebuah Inovasi Pengembangan Profesionalisme Guru, Correspondencias &amp; Análisis, 2016.","previouslyFormattedCitation":"(Mukni’ah, Imron Fauzi, Choerul Fajar et al., 2016)"},"properties":{"noteIndex":9},"schema":"https://github.com/citation-style-language/schema/raw/master/csl-citation.json"}</w:instrText>
      </w:r>
      <w:r>
        <w:fldChar w:fldCharType="separate"/>
      </w:r>
      <w:r w:rsidRPr="00F14217">
        <w:rPr>
          <w:noProof/>
        </w:rPr>
        <w:t xml:space="preserve">Muhammad Mukni’ah, Imron Fauzi, Choerul Fajar et al., </w:t>
      </w:r>
      <w:r w:rsidRPr="00F14217">
        <w:rPr>
          <w:i/>
          <w:noProof/>
        </w:rPr>
        <w:t>Supervisi Pendidikan Sebuah Inovasi Pengembangan Profesionalisme Guru</w:t>
      </w:r>
      <w:r w:rsidRPr="00F14217">
        <w:rPr>
          <w:noProof/>
        </w:rPr>
        <w:t xml:space="preserve">, </w:t>
      </w:r>
      <w:r w:rsidRPr="00F14217">
        <w:rPr>
          <w:i/>
          <w:noProof/>
        </w:rPr>
        <w:t>Correspondencias &amp; Análisis</w:t>
      </w:r>
      <w:r w:rsidRPr="00F14217">
        <w:rPr>
          <w:noProof/>
        </w:rPr>
        <w:t>, 2016.</w:t>
      </w:r>
      <w:r>
        <w:fldChar w:fldCharType="end"/>
      </w:r>
    </w:p>
  </w:footnote>
  <w:footnote w:id="9">
    <w:p w14:paraId="49C13956" w14:textId="30110734"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ISBN":"9786239888299","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Sutikno","given":"Muhammad Sobry","non-dropping-particle":"","parse-names":false,"suffix":""}],"edition":"1","id":"ITEM-1","issued":{"date-parts":[["2015"]]},"number-of-pages":"1-143","publisher":"UIN Mataram press","publisher-place":"Mataram","title":"PENGANTAR SUPERVISI PENDIDIKAN","type":"book"},"uris":["http://www.mendeley.com/documents/?uuid=7f1a6745-c85f-4e9f-bb48-84bbcef65a75"]}],"mendeley":{"formattedCitation":"Muhammad Sobry Sutikno, &lt;i&gt;PENGANTAR SUPERVISI PENDIDIKAN&lt;/i&gt;, 1st ed. (Mataram: UIN Mataram press, 2015).","plainTextFormattedCitation":"Muhammad Sobry Sutikno, PENGANTAR SUPERVISI PENDIDIKAN, 1st ed. (Mataram: UIN Mataram press, 2015).","previouslyFormattedCitation":"(Asiva Noor Rachmayani, 2015)"},"properties":{"noteIndex":10},"schema":"https://github.com/citation-style-language/schema/raw/master/csl-citation.json"}</w:instrText>
      </w:r>
      <w:r>
        <w:fldChar w:fldCharType="separate"/>
      </w:r>
      <w:r w:rsidRPr="00F14217">
        <w:rPr>
          <w:noProof/>
        </w:rPr>
        <w:t xml:space="preserve">Muhammad Sobry Sutikno, </w:t>
      </w:r>
      <w:r w:rsidRPr="00F14217">
        <w:rPr>
          <w:i/>
          <w:noProof/>
        </w:rPr>
        <w:t>PENGANTAR SUPERVISI PENDIDIKAN</w:t>
      </w:r>
      <w:r w:rsidRPr="00F14217">
        <w:rPr>
          <w:noProof/>
        </w:rPr>
        <w:t>, 1st ed. (Mataram: UIN Mataram press, 2015).</w:t>
      </w:r>
      <w:r>
        <w:fldChar w:fldCharType="end"/>
      </w:r>
    </w:p>
  </w:footnote>
  <w:footnote w:id="10">
    <w:p w14:paraId="40342436" w14:textId="4CED97CF"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 dan publikasi, yang membahas tentang “Supervisi Pendidikan” selain itu, kami juga … sesuai dengan administrasi dan supervisi pendidikan. terkhusus pada ”Supervisi Pendidikan” yang …","author":[{"dropping-particle":"","family":"Cita Audia","given":"Hasrul. B. dkk","non-dropping-particle":"","parse-names":false,"suffix":""}],"container-title":"Education","id":"ITEM-1","issue":"01","issued":{"date-parts":[["2023"]]},"page":"1-7","title":"Hakikat Supervisi Pendidikan","type":"article-journal","volume":"06"},"uris":["http://www.mendeley.com/documents/?uuid=dfd0fbab-23a5-416c-9e31-33530b9f2c13"]}],"mendeley":{"formattedCitation":"Hasrul. B. dkk Cita Audia, “Hakikat Supervisi Pendidikan,” &lt;i&gt;Education&lt;/i&gt; 06, no. 01 (2023): 1–7.","plainTextFormattedCitation":"Hasrul. B. dkk Cita Audia, “Hakikat Supervisi Pendidikan,” Education 06, no. 01 (2023): 1–7.","previouslyFormattedCitation":"(Cita Audia, 2023)"},"properties":{"noteIndex":11},"schema":"https://github.com/citation-style-language/schema/raw/master/csl-citation.json"}</w:instrText>
      </w:r>
      <w:r>
        <w:fldChar w:fldCharType="separate"/>
      </w:r>
      <w:r w:rsidRPr="00F14217">
        <w:rPr>
          <w:noProof/>
        </w:rPr>
        <w:t xml:space="preserve">Hasrul. B. dkk Cita Audia, “Hakikat Supervisi Pendidikan,” </w:t>
      </w:r>
      <w:r w:rsidRPr="00F14217">
        <w:rPr>
          <w:i/>
          <w:noProof/>
        </w:rPr>
        <w:t>Education</w:t>
      </w:r>
      <w:r w:rsidRPr="00F14217">
        <w:rPr>
          <w:noProof/>
        </w:rPr>
        <w:t xml:space="preserve"> 06, no. 01 (2023): 1–7.</w:t>
      </w:r>
      <w:r>
        <w:fldChar w:fldCharType="end"/>
      </w:r>
    </w:p>
  </w:footnote>
  <w:footnote w:id="11">
    <w:p w14:paraId="39586DFA" w14:textId="65734A54"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DOI":"10.25157/wa.v9i2.7639","ISSN":"2355-2425","abstract":"Berbagai permasalahan pendidikan di Indonesia dapat datas dengan melakukan supervisi pendidikan. Supervisi pendidikan merupakan suatu proses bantuan maupun dukungan yang diberikan kepada guru dalam mengembangkan kemampuannya yang terdiri dari pengetahuan, keterampilan maupun kreatifitas dalam mengajar dan komitmen atau motivasi sebagai seorang guru. Penelitian ini bertujuan untuk mengkaji dan mendeskripsikan konsep dasar supervisi pendidikan yang meliputi (1) pengertian supervisi pendidikan, (2) prinsip-prinsip supervisi pendidikan, dan (3) tujuan supervisi pendidikan. Penelitian dilakukan melalui pendekatan kualitatif dengan teknik pengumpulan data dokumentasi dan studi literatur. Setelah mengumpulkan data, data direduksi, disimpulkan dan kemudian disajikan dalam bentuk naratif deskriptif. Hasil penelitian ini yaitu (1) pengertian supervisi pendidikan, (2) prinsip-prinsip supervisi pendidikan, beberapa di antaranya yaitu prinsip ilmiah, demokratis, kerja sama, konstruktif, dan kreatif, (3) tujuan supervisi, serta (4) fungsi supervisi pendidikan yang memberikan bantuan pada guru untuk meningkatkan profesionalismenya. Kata","author":[{"dropping-particle":"","family":"Addini","given":"Alvin Fahmi","non-dropping-particle":"","parse-names":false,"suffix":""},{"dropping-particle":"","family":"Husna","given":"Arumia Fairuz","non-dropping-particle":"","parse-names":false,"suffix":""},{"dropping-particle":"","family":"Damayanti","given":"Beatric Alfira","non-dropping-particle":"","parse-names":false,"suffix":""},{"dropping-particle":"","family":"Fani","given":"Bety Istif","non-dropping-particle":"","parse-names":false,"suffix":""},{"dropping-particle":"","family":"Nihayati","given":"Churi Wardah Nihayati Wardah","non-dropping-particle":"","parse-names":false,"suffix":""},{"dropping-particle":"","family":"Daniswara","given":"Damateja Andika","non-dropping-particle":"","parse-names":false,"suffix":""},{"dropping-particle":"","family":"Susanti","given":"Desi Fitri","non-dropping-particle":"","parse-names":false,"suffix":""},{"dropping-particle":"","family":"Imron","given":"Ali","non-dropping-particle":"","parse-names":false,"suffix":""},{"dropping-particle":"","family":"Rochmawati","given":"Rochmawati","non-dropping-particle":"","parse-names":false,"suffix":""}],"container-title":"Jurnal Wahana Pendidikan","id":"ITEM-1","issue":"2","issued":{"date-parts":[["2022"]]},"page":"179","title":"Konsep Dasar Supervisi Pendidikan","type":"article-journal","volume":"9"},"uris":["http://www.mendeley.com/documents/?uuid=85fa2410-e9f8-4831-90fb-b197777ee608"]}],"mendeley":{"formattedCitation":"Addini et al., “Konsep Dasar Supervisi Pendidikan.”","plainTextFormattedCitation":"Addini et al., “Konsep Dasar Supervisi Pendidikan.”","previouslyFormattedCitation":"(Addini et al., 2022)"},"properties":{"noteIndex":12},"schema":"https://github.com/citation-style-language/schema/raw/master/csl-citation.json"}</w:instrText>
      </w:r>
      <w:r>
        <w:fldChar w:fldCharType="separate"/>
      </w:r>
      <w:r w:rsidRPr="00F14217">
        <w:rPr>
          <w:noProof/>
        </w:rPr>
        <w:t>Addini et al., “Konsep Dasar Supervisi Pendidikan.”</w:t>
      </w:r>
      <w:r>
        <w:fldChar w:fldCharType="end"/>
      </w:r>
    </w:p>
  </w:footnote>
  <w:footnote w:id="12">
    <w:p w14:paraId="05AB20CC" w14:textId="1A6487C3"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Proses pembelajaran di lembaga pendidikan paling tidak mempraktikkan perencanaan, praktik, dan pengawasan. Seorang pendidik sebagai tenaga profesional mestinya memahami dengan baik tentang bagaimana cara mendidik dengan menyusun perencanaan pembelajaran yang berfungsi sebagai skenario bagaimana dia akan mengajar pada hari itu. Kemudian kepala sekolah dengan adanya supervise pendidikan maka dia akan mengetahui bagaimana memposisikan diri secara benar dalam memimpin sekolah yang dipegangnya. Tanpa adanya supervisi pendidikan maka proses pembelajaran di sekolah tentunya akan berjalan semaunya sendiri tanpa melihat pencapaian tujuan pendidikan sebagai muara utama praktik pendidikan. Di sini supervisi pendidikan memiliki fungsi-fungsi yang sangat strategis dalam proses pendidikan di lembaga pendidikan","author":[{"dropping-particle":"","family":"Shaifudin","given":"Arif","non-dropping-particle":"","parse-names":false,"suffix":""}],"container-title":"El-Wahda: Jurnal Pendidikan","id":"ITEM-1","issue":"2","issued":{"date-parts":[["2020"]]},"page":"36-37","title":"SUPERVISI PENDIDIKAN Arif Shaifudin","type":"article-journal","volume":"1"},"uris":["http://www.mendeley.com/documents/?uuid=a7caa4b4-c575-43e1-be6a-4d793758e5cd"]}],"mendeley":{"formattedCitation":"Shaifudin, “SUPERVISI PENDIDIKAN Arif Shaifudin.”","plainTextFormattedCitation":"Shaifudin, “SUPERVISI PENDIDIKAN Arif Shaifudin.”","previouslyFormattedCitation":"(Shaifudin, 2020)"},"properties":{"noteIndex":13},"schema":"https://github.com/citation-style-language/schema/raw/master/csl-citation.json"}</w:instrText>
      </w:r>
      <w:r>
        <w:fldChar w:fldCharType="separate"/>
      </w:r>
      <w:r w:rsidRPr="00F14217">
        <w:rPr>
          <w:noProof/>
        </w:rPr>
        <w:t>Shaifudin, “SUPERVISI PENDIDIKAN Arif Shaifudin.”</w:t>
      </w:r>
      <w:r>
        <w:fldChar w:fldCharType="end"/>
      </w:r>
    </w:p>
  </w:footnote>
  <w:footnote w:id="13">
    <w:p w14:paraId="46393FEC" w14:textId="7562A444"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Pendidikan merupakan sebuah proses pengubahan sikap, penambahan pengetahuan, dan pengubahan tingkah laku seseorang melalui upaya pembelajaran. Pendidikan itu sendiri sering terjadi di bawah bimbingan orang lain, namun untuk meningkatkan kualitas pendidikan itu sendiri perlu adanya supervisi pendidikan. Supervisi pendidikan merupakan pembinaan yang berupa bimbingan atau tuntutan ke arah perbaikan situasi pendidikan dan untuk meningkatkan mutu khususnya mengajar dan belajar. Upaya yang dilakukan dalam supervisi pendidikan ini bersangkutan pada keprofesionalan guru dalam menghadapi permasalahan di dalam dunia pendidikan. Maka dari itu, faktor terpenting meningkatkan mutu pendidikan dengan adanya pengembangan sumber daya manusia. Jika di dalam pendidikan, guru menjadi titik fokus dalam pengembangan supervisi.","author":[{"dropping-particle":"","family":"Bintani","given":"Khiari","non-dropping-particle":"","parse-names":false,"suffix":""}],"container-title":"Ilmiah Penelitian Dan Kependidikan","id":"ITEM-1","issue":"2","issued":{"date-parts":[["2022"]]},"page":"83-88","title":"Pentingnya Supervisi di Dalam Pendidikan","type":"article-journal","volume":"6"},"uris":["http://www.mendeley.com/documents/?uuid=84342882-237d-46e5-acaa-2753b26415cf"]}],"mendeley":{"formattedCitation":"Khiari Bintani, “Pentingnya Supervisi Di Dalam Pendidikan,” &lt;i&gt;Ilmiah Penelitian Dan Kependidikan&lt;/i&gt; 6, no. 2 (2022): 83–88, https://widyasari-press.com/wp-content/uploads/2022/10/9.-Khairi-Bintani-Pentingnya-Supervisi-di-Dalam-Pendidikan.pdf.","plainTextFormattedCitation":"Khiari Bintani, “Pentingnya Supervisi Di Dalam Pendidikan,” Ilmiah Penelitian Dan Kependidikan 6, no. 2 (2022): 83–88, https://widyasari-press.com/wp-content/uploads/2022/10/9.-Khairi-Bintani-Pentingnya-Supervisi-di-Dalam-Pendidikan.pdf.","previouslyFormattedCitation":"(Bintani, 2022)"},"properties":{"noteIndex":14},"schema":"https://github.com/citation-style-language/schema/raw/master/csl-citation.json"}</w:instrText>
      </w:r>
      <w:r>
        <w:fldChar w:fldCharType="separate"/>
      </w:r>
      <w:r w:rsidRPr="00F14217">
        <w:rPr>
          <w:noProof/>
        </w:rPr>
        <w:t xml:space="preserve">Khiari Bintani, “Pentingnya Supervisi Di Dalam Pendidikan,” </w:t>
      </w:r>
      <w:r w:rsidRPr="00F14217">
        <w:rPr>
          <w:i/>
          <w:noProof/>
        </w:rPr>
        <w:t>Ilmiah Penelitian Dan Kependidikan</w:t>
      </w:r>
      <w:r w:rsidRPr="00F14217">
        <w:rPr>
          <w:noProof/>
        </w:rPr>
        <w:t xml:space="preserve"> 6, no. 2 (2022): 83–88, https://widyasari-press.com/wp-content/uploads/2022/10/9.-Khairi-Bintani-Pentingnya-Supervisi-di-Dalam-Pendidikan.pdf.</w:t>
      </w:r>
      <w:r>
        <w:fldChar w:fldCharType="end"/>
      </w:r>
    </w:p>
  </w:footnote>
  <w:footnote w:id="14">
    <w:p w14:paraId="7554DBF9" w14:textId="2634F1F8"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 1) prinsip-prinsip dalam Supervisi Pendidikan dan Supervisi Pendidikan Islam; 2) tipe atau gaya apa saja yang di terapkan dalam Supervisi Pendidikan; 3) bentuk dan tekhnik Komunikasi Dalam Supervisi dan supervisi Pendidikan Islam; dan 4) supervisi pendidikan Islam. Artikel ini menggunakan metode kualitatif dengan menggunakan library research yaitu dengan menelaah sumber bacaan yang ada hubungannya dengan kajian yang di bahas, Serta dengan menggunakan studi dokumen hasil-hasil penelitian sebelumnya yang ada hubungannya dengan supervisi pendidikan dan supervisi pendidikan islam. Pengumpulan data di lakukan dengan menelusuri buku-buku bacaan, jurnal ilmiah yang terbit di google scholar, digital library, serta perpustakaan online perpustakaan kota Tanjungpinang dan perpustakaan nasional (e-puspenas dan i- Tanjungpinang). Berdasarkan penjelasan yang sudah di paparkan, maka dapat di ambil kesimpulan sebagai berikut: 1) sebagai seorang supervisor harus memahami prinsip-prinsip atau azas supervisi pendidikan untuk dapat di gunakan sebagai landasan melaksanakan supervisi demi untuk mencapai kesuksesan. Adapun prinsip-prinsip supervisi pendidikan dan supervisi pendidikan islam menurut beberapa ahli dapat di rangkum kepada prinsip berikut: Ilmiah (scientific), demokratis,kooperatif (kerjasama),konstruktif, kreatif, keterbukaan, mencakup semuan unsur pendidikan, fundamental /dasar ,praktis,realistik, progresife, inovatif, bersifat memberikan bimbingan, bantuan, memberikan saran dan umpan balik, memberikan kesempatan untuk bertanya, dilakukan secara berkala, suasana yang harmonis antara supervisor dengan yang di supervisi; 2) dalam melaksanakan tugas dan fungsinya, seorang supervisor dapat mengimplementasikan berbagai cara, gaya, bentuk atau tipe supervisi pendidikan, untuk lebih memahami tentang tipe atau gaya supervisi pendidikan; 3) model-model komunikasi dalam supervisi pendidikan :Model S-R, Model komunikasi Aristoteles,model komunkasi Lasswell, model komunikasi Shannon dan Weaver, model komunikasi David K.Berlo. Tekhnik komunikasi dalam supervisi pendidikan islam adalah : Qaulan sadidan, Qaulan baligha,Qaulan maisura,Qaulan Layyina, Qaulan Ma’rufa, dan Qaulan karima; dan 4) hakekat supervisi Pendidikan Islam adalah kegiatan supervisi pada umumnya berkaitan dengan pendidikan islam, kegiatan supervisi pendidikan islam lebih menekankan kepada kegiatan pemberdayaan (Muqawwun) agar seluruh stackholder pendidikan pada suatu lembaga pendidikan menjadi lebih berdaya…","author":[{"dropping-particle":"","family":"Milasari","given":"","non-dropping-particle":"","parse-names":false,"suffix":""},{"dropping-particle":"","family":"Hasibuan","given":"Lias","non-dropping-particle":"","parse-names":false,"suffix":""},{"dropping-particle":"","family":"Us","given":"Kasful Anwar","non-dropping-particle":"","parse-names":false,"suffix":""},{"dropping-particle":"","family":"Wahyudi","given":"Hakmi","non-dropping-particle":"","parse-names":false,"suffix":""}],"id":"ITEM-1","issue":"2","issued":{"date-parts":[["2021"]]},"page":"45-60","title":"Prinsip-prinsip Supervisi , Tipe / Gaya Supervisi , Komunikasi dalam Supervisi Pendidikan dan Supervisi Pendidikan Islam Milasari Lias Hasibuan Kasful Anwar Us Hakmi Wahyudi PENDAHULUAN Pendidikan merupakan Pilar terpenting dalam perkembangan kehidupan su","type":"article-journal","volume":"4"},"uris":["http://www.mendeley.com/documents/?uuid=f806b030-cf17-442b-ba12-05c59efbcb12"]}],"mendeley":{"formattedCitation":"Milasari et al., “Prinsip-Prinsip Supervisi , Tipe / Gaya Supervisi , Komunikasi Dalam Supervisi Pendidikan Dan Supervisi Pendidikan Islam Milasari Lias Hasibuan Kasful Anwar Us Hakmi Wahyudi PENDAHULUAN Pendidikan Merupakan Pilar Terpenting Dalam Perkembangan Kehidupan Su” 4, no. 2 (2021): 45–60.","plainTextFormattedCitation":"Milasari et al., “Prinsip-Prinsip Supervisi , Tipe / Gaya Supervisi , Komunikasi Dalam Supervisi Pendidikan Dan Supervisi Pendidikan Islam Milasari Lias Hasibuan Kasful Anwar Us Hakmi Wahyudi PENDAHULUAN Pendidikan Merupakan Pilar Terpenting Dalam Perkembangan Kehidupan Su” 4, no. 2 (2021): 45–60.","previouslyFormattedCitation":"(Milasari et al., 2021)"},"properties":{"noteIndex":15},"schema":"https://github.com/citation-style-language/schema/raw/master/csl-citation.json"}</w:instrText>
      </w:r>
      <w:r>
        <w:fldChar w:fldCharType="separate"/>
      </w:r>
      <w:r w:rsidRPr="00F14217">
        <w:rPr>
          <w:noProof/>
        </w:rPr>
        <w:t>Milasari et al., “Prinsip-Prinsip Supervisi , Tipe / Gaya Supervisi , Komunikasi Dalam Supervisi Pendidikan Dan Supervisi Pendidikan Islam Milasari Lias Hasibuan Kasful Anwar Us Hakmi Wahyudi PENDAHULUAN Pendidikan Merupakan Pilar Terpenting Dalam Perkembangan Kehidupan Su” 4, no. 2 (2021): 45–60.</w:t>
      </w:r>
      <w:r>
        <w:fldChar w:fldCharType="end"/>
      </w:r>
    </w:p>
  </w:footnote>
  <w:footnote w:id="15">
    <w:p w14:paraId="1AF7D860" w14:textId="0504C120"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ayyid","given":"Negeri","non-dropping-particle":"","parse-names":false,"suffix":""},{"dropping-particle":"","family":"Rahmatullah","given":"Ali","non-dropping-particle":"","parse-names":false,"suffix":""}],"id":"ITEM-1","issued":{"date-parts":[["2023"]]},"page":"31-43","title":"Jes ( Journal Education and Supervision ) SEMANGAT MENGAJAR PENDIDIK","type":"article-journal","volume":"01"},"uris":["http://www.mendeley.com/documents/?uuid=9a1e12f2-d95f-42e2-bab5-4cacd08fba39"]}],"mendeley":{"formattedCitation":"Negeri Sayyid and Ali Rahmatullah, “Jes ( Journal Education and Supervision ) SEMANGAT MENGAJAR PENDIDIK” 01 (2023): 31–43.","plainTextFormattedCitation":"Negeri Sayyid and Ali Rahmatullah, “Jes ( Journal Education and Supervision ) SEMANGAT MENGAJAR PENDIDIK” 01 (2023): 31–43.","previouslyFormattedCitation":"(Sayyid &amp; Rahmatullah, 2023)"},"properties":{"noteIndex":16},"schema":"https://github.com/citation-style-language/schema/raw/master/csl-citation.json"}</w:instrText>
      </w:r>
      <w:r>
        <w:fldChar w:fldCharType="separate"/>
      </w:r>
      <w:r w:rsidRPr="00F14217">
        <w:rPr>
          <w:noProof/>
        </w:rPr>
        <w:t>Negeri Sayyid and Ali Rahmatullah, “Jes ( Journal Education and Supervision ) SEMANGAT MENGAJAR PENDIDIK” 01 (2023): 31–43.</w:t>
      </w:r>
      <w:r>
        <w:fldChar w:fldCharType="end"/>
      </w:r>
    </w:p>
  </w:footnote>
  <w:footnote w:id="16">
    <w:p w14:paraId="5901A3ED" w14:textId="35AD6C9C"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ISBN":"9786236853115","abstract":"Supervisi pendidikan adalahusaha memberi layanan kepada guru-guru baik secara individual maupun secara kelompok dalam usaha memperbaiki pengajaran.Kata kunci dari pemberi supervisi pada akhirnya ialah memberikan pelayanan dan bantuan.Ruang lingkup dari supervisi pendidikan adalah akademik dan managerial.Supervisi akademik adalah fungsi supervisi yang berkenaan dengan aspek pelaksanaan tugas pembinaan, pemantauan, penilaian dan pengembangan kemampuan profesional guru dalam melaksanakan tugas pokoknya.Supervisi managerial adalah fungsi supervisi yang berkenaan dengan aspek pengelolaan sekolah yang terkait langsung dengan peningkatan efisiensi dan efektivitas sekolah yang mencakup perencanaan, koordinasi, pelaksanaan, penilaian, pengembangan kompetensi sumber daya tenaga kependidikan dan sumberdaya lainnya.Supervisi pendidikan memiliki prinsip-prinsip dalam penerapannya. Adapun prinsip-prinsip tersebut adalah supervisi harus konstruktif dan kreatif, harus diberikan secara professional, harus dilakukan secara progresif, tekun dan sabra, harus mengembangkan potensi, bakat dan kesanggupan dalam mencapai kemajuan serta memperhatikan kesejahteraan dan hubungan yang baik dan dinamis.","author":[{"dropping-particle":"","family":"Nasution","given":"Inom","non-dropping-particle":"","parse-names":false,"suffix":""}],"container-title":"Supervisi Pendidikan","id":"ITEM-1","issued":{"date-parts":[["2021"]]},"number-of-pages":"1-244","title":"Suprvisi Pendidikan","type":"book"},"uris":["http://www.mendeley.com/documents/?uuid=7b9bfb50-8fc1-4c21-9fdd-cfe5967fd267"]}],"mendeley":{"formattedCitation":"Inom Nasution, &lt;i&gt;Suprvisi Pendidikan&lt;/i&gt;, &lt;i&gt;Supervisi Pendidikan&lt;/i&gt;, 2021.","plainTextFormattedCitation":"Inom Nasution, Suprvisi Pendidikan, Supervisi Pendidikan, 2021.","previouslyFormattedCitation":"(Nasution, 2021)"},"properties":{"noteIndex":17},"schema":"https://github.com/citation-style-language/schema/raw/master/csl-citation.json"}</w:instrText>
      </w:r>
      <w:r>
        <w:fldChar w:fldCharType="separate"/>
      </w:r>
      <w:r w:rsidRPr="00F14217">
        <w:rPr>
          <w:noProof/>
        </w:rPr>
        <w:t xml:space="preserve">Inom Nasution, </w:t>
      </w:r>
      <w:r w:rsidRPr="00F14217">
        <w:rPr>
          <w:i/>
          <w:noProof/>
        </w:rPr>
        <w:t>Suprvisi Pendidikan</w:t>
      </w:r>
      <w:r w:rsidRPr="00F14217">
        <w:rPr>
          <w:noProof/>
        </w:rPr>
        <w:t xml:space="preserve">, </w:t>
      </w:r>
      <w:r w:rsidRPr="00F14217">
        <w:rPr>
          <w:i/>
          <w:noProof/>
        </w:rPr>
        <w:t>Supervisi Pendidikan</w:t>
      </w:r>
      <w:r w:rsidRPr="00F14217">
        <w:rPr>
          <w:noProof/>
        </w:rPr>
        <w:t>, 2021.</w:t>
      </w:r>
      <w:r>
        <w:fldChar w:fldCharType="end"/>
      </w:r>
    </w:p>
  </w:footnote>
  <w:footnote w:id="17">
    <w:p w14:paraId="17420D76" w14:textId="570D0357"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Rachmayani","given":"Asiva Noor","non-dropping-particle":"","parse-names":false,"suffix":""}],"id":"ITEM-1","issued":{"date-parts":[["2015"]]},"page":"6","title":"Pendekatan dan Teknik Supervisi Pendidikan","type":"article-journal"},"uris":["http://www.mendeley.com/documents/?uuid=d8c8b1c2-bf40-4c3c-b086-5ff41eee4e01"]}],"mendeley":{"formattedCitation":"Asiva Noor Rachmayani, “Pendekatan Dan Teknik Supervisi Pendidikan,” 2015, 6.","plainTextFormattedCitation":"Asiva Noor Rachmayani, “Pendekatan Dan Teknik Supervisi Pendidikan,” 2015, 6.","previouslyFormattedCitation":"(Rachmayani, 2015)"},"properties":{"noteIndex":18},"schema":"https://github.com/citation-style-language/schema/raw/master/csl-citation.json"}</w:instrText>
      </w:r>
      <w:r>
        <w:fldChar w:fldCharType="separate"/>
      </w:r>
      <w:r w:rsidRPr="00F14217">
        <w:rPr>
          <w:noProof/>
        </w:rPr>
        <w:t>Asiva Noor Rachmayani, “Pendekatan Dan Teknik Supervisi Pendidikan,” 2015, 6.</w:t>
      </w:r>
      <w:r>
        <w:fldChar w:fldCharType="end"/>
      </w:r>
    </w:p>
  </w:footnote>
  <w:footnote w:id="18">
    <w:p w14:paraId="0CE2D035" w14:textId="514F74F0"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Individual and group techniques in educational supervision are an important approach in ensuring the effectiveness of the education system. This is to explore the strategies and methods used by educational supervisors to monitor and support teacher and student development. By focusing on individual and group aspects, this approach allows for personal and collaborative development of teacher professionalism. This article analyzes various techniques used in educational supervision, including classroom observation, coaching, and analysis of learning outcomes. In this context, the role of supervisors as facilitators of teacher professional development and improvement of student learning outcomes is greatly strengthened. The practical and theoretical implications of this approach are also discussed, underscoring the importance of effective interactions between supervisors, teachers, and students to achieve excellence in education.","author":[{"dropping-particle":"","family":"Subandi","given":"","non-dropping-particle":"","parse-names":false,"suffix":""},{"dropping-particle":"","family":"Lestari","given":"Leni Ayu","non-dropping-particle":"","parse-names":false,"suffix":""},{"dropping-particle":"","family":"Fitriyani","given":"Melisa","non-dropping-particle":"","parse-names":false,"suffix":""},{"dropping-particle":"","family":"Al-ihsani","given":"M. Irsyad","non-dropping-particle":"","parse-names":false,"suffix":""}],"container-title":"Jurnal Media Akademik","id":"ITEM-1","issue":"6","issued":{"date-parts":[["2024"]]},"page":"XX-XX","title":"Teknik Individu dan Kelompok dalam Supervisi Pendidikan","type":"article-journal","volume":"2"},"uris":["http://www.mendeley.com/documents/?uuid=2a362095-2442-4046-a5a7-2c5a5d9034dd"]}],"mendeley":{"formattedCitation":"Subandi et al., “Teknik Individu Dan Kelompok Dalam Supervisi Pendidikan,” &lt;i&gt;Jurnal Media Akademik&lt;/i&gt; 2, no. 6 (2024): XX–XX, https://www.jurnal.stit-buntetpesantren.ac.id/index.php/tanzhimuna/article/view/198/156.","plainTextFormattedCitation":"Subandi et al., “Teknik Individu Dan Kelompok Dalam Supervisi Pendidikan,” Jurnal Media Akademik 2, no. 6 (2024): XX–XX, https://www.jurnal.stit-buntetpesantren.ac.id/index.php/tanzhimuna/article/view/198/156.","previouslyFormattedCitation":"(Subandi et al., 2024)"},"properties":{"noteIndex":20},"schema":"https://github.com/citation-style-language/schema/raw/master/csl-citation.json"}</w:instrText>
      </w:r>
      <w:r>
        <w:fldChar w:fldCharType="separate"/>
      </w:r>
      <w:r w:rsidRPr="00F14217">
        <w:rPr>
          <w:noProof/>
        </w:rPr>
        <w:t xml:space="preserve">Subandi et al., “Teknik Individu Dan Kelompok Dalam Supervisi Pendidikan,” </w:t>
      </w:r>
      <w:r w:rsidRPr="00F14217">
        <w:rPr>
          <w:i/>
          <w:noProof/>
        </w:rPr>
        <w:t>Jurnal Media Akademik</w:t>
      </w:r>
      <w:r w:rsidRPr="00F14217">
        <w:rPr>
          <w:noProof/>
        </w:rPr>
        <w:t xml:space="preserve"> 2, no. 6 (2024): XX–XX, https://www.jurnal.stit-buntetpesantren.ac.id/index.php/tanzhimuna/article/view/198/156.</w:t>
      </w:r>
      <w:r>
        <w:fldChar w:fldCharType="end"/>
      </w:r>
    </w:p>
  </w:footnote>
  <w:footnote w:id="19">
    <w:p w14:paraId="63981985" w14:textId="4628E0CA"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DOI":"10.38073/jimpi.v2i01.673","ISSN":"2827-783X","abstract":"The results of supervision need to be followed up in order to have a real impact on improving the professionalism of teachers. The follow-up was in the form of reinforcement and appreciation; reprimands of an educational nature; and the opportunity to attend further training or upgrades. The utilization of the results of academic supervision feedback concerns two important activities, namely related to coaching and strengthening academic supervision instruments.The results of supervision need to be followed up in order to have a real impact on improving the professionalism of teachers. The follow-up was in the form of reinforcement and appreciation; reprimands of an educational nature; and the opportunity to attend further training or upgrades. The utilization of the results of academic supervision feedback concerns two important activities, namely related to coaching and strengthening academic supervision instruments.","author":[{"dropping-particle":"","family":"Fauzi","given":"Anis","non-dropping-particle":"","parse-names":false,"suffix":""},{"dropping-particle":"","family":"Fajriya","given":"Ria","non-dropping-particle":"","parse-names":false,"suffix":""},{"dropping-particle":"","family":"Gunawan","given":"Agus","non-dropping-particle":"","parse-names":false,"suffix":""}],"container-title":"Jurnal Inovatif Manajemen Pendidikan Islam","id":"ITEM-1","issue":"1","issued":{"date-parts":[["2023"]]},"page":"12-21","title":"Teknik Supervisi Akademik","type":"article-journal","volume":"2"},"uris":["http://www.mendeley.com/documents/?uuid=474a826b-b2b6-4432-b141-5f6980975015"]}],"mendeley":{"formattedCitation":"Anis Fauzi, Ria Fajriya, and Agus Gunawan, “Teknik Supervisi Akademik,” &lt;i&gt;Jurnal Inovatif Manajemen Pendidikan Islam&lt;/i&gt; 2, no. 1 (2023): 12–21, https://doi.org/10.38073/jimpi.v2i01.673.","plainTextFormattedCitation":"Anis Fauzi, Ria Fajriya, and Agus Gunawan, “Teknik Supervisi Akademik,” Jurnal Inovatif Manajemen Pendidikan Islam 2, no. 1 (2023): 12–21, https://doi.org/10.38073/jimpi.v2i01.673.","previouslyFormattedCitation":"(Fauzi et al., 2023)"},"properties":{"noteIndex":21},"schema":"https://github.com/citation-style-language/schema/raw/master/csl-citation.json"}</w:instrText>
      </w:r>
      <w:r>
        <w:fldChar w:fldCharType="separate"/>
      </w:r>
      <w:r w:rsidRPr="00F14217">
        <w:rPr>
          <w:noProof/>
        </w:rPr>
        <w:t xml:space="preserve">Anis Fauzi, Ria Fajriya, and Agus Gunawan, “Teknik Supervisi Akademik,” </w:t>
      </w:r>
      <w:r w:rsidRPr="00F14217">
        <w:rPr>
          <w:i/>
          <w:noProof/>
        </w:rPr>
        <w:t>Jurnal Inovatif Manajemen Pendidikan Islam</w:t>
      </w:r>
      <w:r w:rsidRPr="00F14217">
        <w:rPr>
          <w:noProof/>
        </w:rPr>
        <w:t xml:space="preserve"> 2, no. 1 (2023): 12–21, https://doi.org/10.38073/jimpi.v2i01.673.</w:t>
      </w:r>
      <w:r>
        <w:fldChar w:fldCharType="end"/>
      </w:r>
    </w:p>
  </w:footnote>
  <w:footnote w:id="20">
    <w:p w14:paraId="038301C3" w14:textId="44B80A64"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Rachmayani","given":"Asiva Noor","non-dropping-particle":"","parse-names":false,"suffix":""}],"id":"ITEM-1","issued":{"date-parts":[["2015"]]},"page":"6","title":"Pendekatan dan Teknik Supervisi Pendidikan","type":"article-journal"},"uris":["http://www.mendeley.com/documents/?uuid=d8c8b1c2-bf40-4c3c-b086-5ff41eee4e01"]}],"mendeley":{"formattedCitation":"Rachmayani, “Pendekatan Dan Teknik Supervisi Pendidikan.”","plainTextFormattedCitation":"Rachmayani, “Pendekatan Dan Teknik Supervisi Pendidikan.”","previouslyFormattedCitation":"(Rachmayani, 2015)"},"properties":{"noteIndex":22},"schema":"https://github.com/citation-style-language/schema/raw/master/csl-citation.json"}</w:instrText>
      </w:r>
      <w:r>
        <w:fldChar w:fldCharType="separate"/>
      </w:r>
      <w:r w:rsidRPr="00F14217">
        <w:rPr>
          <w:noProof/>
        </w:rPr>
        <w:t>Rachmayani, “Pendekatan Dan Teknik Supervisi Pendidikan.”</w:t>
      </w:r>
      <w:r>
        <w:fldChar w:fldCharType="end"/>
      </w:r>
    </w:p>
  </w:footnote>
  <w:footnote w:id="21">
    <w:p w14:paraId="409115DC" w14:textId="16198AAE"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Pendidikan","given":"Supervisi","non-dropping-particle":"","parse-names":false,"suffix":""},{"dropping-particle":"","family":"Era","given":"D I","non-dropping-particle":"","parse-names":false,"suffix":""},{"dropping-particle":"","family":"Muslimin","given":"Ikhwanul","non-dropping-particle":"","parse-names":false,"suffix":""}],"id":"ITEM-1","issued":{"date-parts":[["2023"]]},"title":"74-Article Text-254-1-10-20230311","type":"article-journal","volume":"2"},"uris":["http://www.mendeley.com/documents/?uuid=8e5c79a8-500d-4398-8d5e-3ab4a2580584"]}],"mendeley":{"formattedCitation":"Supervisi Pendidikan, D I Era, and Ikhwanul Muslimin, “74-Article Text-254-1-10-20230311” 2 (2023).","plainTextFormattedCitation":"Supervisi Pendidikan, D I Era, and Ikhwanul Muslimin, “74-Article Text-254-1-10-20230311” 2 (2023).","previouslyFormattedCitation":"(Pendidikan et al., 2023)"},"properties":{"noteIndex":23},"schema":"https://github.com/citation-style-language/schema/raw/master/csl-citation.json"}</w:instrText>
      </w:r>
      <w:r>
        <w:fldChar w:fldCharType="separate"/>
      </w:r>
      <w:r w:rsidRPr="00F14217">
        <w:rPr>
          <w:noProof/>
        </w:rPr>
        <w:t>Supervisi Pendidikan, D I Era, and Ikhwanul Muslimin, “74-Article Text-254-1-10-20230311” 2 (2023).</w:t>
      </w:r>
      <w:r>
        <w:fldChar w:fldCharType="end"/>
      </w:r>
    </w:p>
  </w:footnote>
  <w:footnote w:id="22">
    <w:p w14:paraId="1334A322" w14:textId="6E0F2979"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DOI":"10.58518/darajat.v5i2.1411","ISSN":"2620-9985","abstract":"Sebagai kepala sekolah ada berbagai model dan pendekatan dalam melakukan supervisi Pendidikan. Salah satunya yaitu pola pendekatan derektif yang ditujukan kepada guru yang kurang dalam tugas, pokok, dan fungsi sebagai seorang tenaga pendidik. Tujuan dari penulisan ini mengulas tentang 1) Bagaimana Pengertian Supervisi Dan Pendekatan Direktif, 2) Bagaimana Prinsip Supervisi Pendidikan, 3) Siapa Saja Sasaran Pendekatan Direktif, 4) Bagaimana Karakteristik Pendekatan Direktif Dan, 5) Bagaimana Teknik Pendekatan Direktif Dalam Pembinaan Guru. Metode yang digunakan studi literatur atau tinjauan pustaka dan Tahapan pengumpulan data meliputi analisis, editing dan penemuan hasil data. Kemudian setelah itu melakukan penarikan kesimpulan sesuai dengan kajian kepustakaan yang ditemukan. Hasil penulisan ini dapat disumpulkan yaitu 1) Cara pandang seorang kepala dengan pendekatan terhadap masalah yang bersifat langsung, 2) Prinsip supervisi pendidikan yang dijadikan panduan dan pedoman, 3) Sasaran pendekatan direktif kepada guru yang kompleksitasnya tanggung jawab rendah , 4) Karakteristik pendekatan direktif seperti hubungan vertikal, 5) Supervisor yang membangun terhadap guru.\r As a school principal there are various models and approaches to supervising education. One of them is the directive approach pattern aimed at teachers who are lacking in tasks, principles, and functions as an educator. The purpose of this writing is to review 1) What is the Definition of Supervision and Directive Approach, 2) What are the Principles of Educational Supervision, 3) Who are the Targets of the Directive Approach, 4) What are the Characteristics of the Directive Approach, and, 5) How is the Directive Approach Technique in Teacher Development. The method used is literature study or literature review and the stages of data collection include analysis, editing, and discovery of data results. Then after that draw conclusions according to the literature review found. The results of this writing can be concluded, namely 1) The perspective of a head with an approach directed problems 2) The principles of educational supervision that are used as guidelines and guidelines, 3) The target of the directive approach to teachers with low responsibility complexity, 4) The characteristics of the directive approach such as vertical relationship, 5) Supervisors who build on         teachers.","author":[{"dropping-particle":"","family":"Kurniawan","given":"Febriyan","non-dropping-particle":"","parse-names":false,"suffix":""},{"dropping-particle":"","family":"Maunah","given":"Binti","non-dropping-particle":"","parse-names":false,"suffix":""}],"container-title":"Darajat: Jurnal Pendidikan Agama Islam","id":"ITEM-1","issue":"2","issued":{"date-parts":[["2022"]]},"page":"123-132","title":"Pendekatan Supervisi Direktif dalam Pembinaan Guru di Madrasah","type":"article-journal","volume":"5"},"uris":["http://www.mendeley.com/documents/?uuid=c0aeb60a-219b-4905-9f99-15c2e2fb3870"]}],"mendeley":{"formattedCitation":"Febriyan Kurniawan and Binti Maunah, “Pendekatan Supervisi Direktif Dalam Pembinaan Guru Di Madrasah,” &lt;i&gt;Darajat: Jurnal Pendidikan Agama Islam&lt;/i&gt; 5, no. 2 (2022): 123–32, https://doi.org/10.58518/darajat.v5i2.1411.","plainTextFormattedCitation":"Febriyan Kurniawan and Binti Maunah, “Pendekatan Supervisi Direktif Dalam Pembinaan Guru Di Madrasah,” Darajat: Jurnal Pendidikan Agama Islam 5, no. 2 (2022): 123–32, https://doi.org/10.58518/darajat.v5i2.1411.","previouslyFormattedCitation":"(Kurniawan &amp; Maunah, 2022)"},"properties":{"noteIndex":24},"schema":"https://github.com/citation-style-language/schema/raw/master/csl-citation.json"}</w:instrText>
      </w:r>
      <w:r>
        <w:fldChar w:fldCharType="separate"/>
      </w:r>
      <w:r w:rsidRPr="00F14217">
        <w:rPr>
          <w:noProof/>
        </w:rPr>
        <w:t xml:space="preserve">Febriyan Kurniawan and Binti Maunah, “Pendekatan Supervisi Direktif Dalam Pembinaan Guru Di Madrasah,” </w:t>
      </w:r>
      <w:r w:rsidRPr="00F14217">
        <w:rPr>
          <w:i/>
          <w:noProof/>
        </w:rPr>
        <w:t>Darajat: Jurnal Pendidikan Agama Islam</w:t>
      </w:r>
      <w:r w:rsidRPr="00F14217">
        <w:rPr>
          <w:noProof/>
        </w:rPr>
        <w:t xml:space="preserve"> 5, no. 2 (2022): 123–32, https://doi.org/10.58518/darajat.v5i2.1411.</w:t>
      </w:r>
      <w:r>
        <w:fldChar w:fldCharType="end"/>
      </w:r>
    </w:p>
  </w:footnote>
  <w:footnote w:id="23">
    <w:p w14:paraId="54AF1D37" w14:textId="3DDE26F2"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The purpose of this study is generally to describe the implementation of supervision approach teaching with the directive, non-directive, and collaborative carried principals to teachers in Public Junior High School Number 13 Lubuklinggau. This study uses descriptive qualitative research. The research subjects were the source of reference data, the principal, vice curriculum, and teachers. The data collection technique used is through interview, observation and documentation. Step analysis of data through data reduction, data presentation, and conclusion or verification.","author":[{"dropping-particle":"","family":"Afrijawidiya","given":"","non-dropping-particle":"","parse-names":false,"suffix":""},{"dropping-particle":"","family":"Zakaria","given":"","non-dropping-particle":"","parse-names":false,"suffix":""},{"dropping-particle":"","family":"Juarsa","given":"Osa","non-dropping-particle":"","parse-names":false,"suffix":""}],"container-title":"Manajer Pendidikan: Jurnal Ilmiah Manajemen Pendidikan Program Pascasarjana","id":"ITEM-1","issue":"4","issued":{"date-parts":[["2017"]]},"page":"325-335","title":"Supervisi Pengajaran Dengan Pendekatan Direktif, Non-Direktif, Dan Kolaboratif","type":"article-journal","volume":"11"},"uris":["http://www.mendeley.com/documents/?uuid=57af1348-d48f-4446-8f61-70a566e85c3d"]}],"mendeley":{"formattedCitation":"Afrijawidiya, Zakaria, and Osa Juarsa, “Supervisi Pengajaran Dengan Pendekatan Direktif, Non-Direktif, Dan Kolaboratif,” &lt;i&gt;Manajer Pendidikan: Jurnal Ilmiah Manajemen Pendidikan Program Pascasarjana&lt;/i&gt; 11, no. 4 (2017): 325–35.","plainTextFormattedCitation":"Afrijawidiya, Zakaria, and Osa Juarsa, “Supervisi Pengajaran Dengan Pendekatan Direktif, Non-Direktif, Dan Kolaboratif,” Manajer Pendidikan: Jurnal Ilmiah Manajemen Pendidikan Program Pascasarjana 11, no. 4 (2017): 325–35.","previouslyFormattedCitation":"(Afrijawidiya et al., 2017)"},"properties":{"noteIndex":25},"schema":"https://github.com/citation-style-language/schema/raw/master/csl-citation.json"}</w:instrText>
      </w:r>
      <w:r>
        <w:fldChar w:fldCharType="separate"/>
      </w:r>
      <w:r w:rsidRPr="00F14217">
        <w:rPr>
          <w:noProof/>
        </w:rPr>
        <w:t xml:space="preserve">Afrijawidiya, Zakaria, and Osa Juarsa, “Supervisi Pengajaran Dengan Pendekatan Direktif, Non-Direktif, Dan Kolaboratif,” </w:t>
      </w:r>
      <w:r w:rsidRPr="00F14217">
        <w:rPr>
          <w:i/>
          <w:noProof/>
        </w:rPr>
        <w:t>Manajer Pendidikan: Jurnal Ilmiah Manajemen Pendidikan Program Pascasarjana</w:t>
      </w:r>
      <w:r w:rsidRPr="00F14217">
        <w:rPr>
          <w:noProof/>
        </w:rPr>
        <w:t xml:space="preserve"> 11, no. 4 (2017): 325–35.</w:t>
      </w:r>
      <w:r>
        <w:fldChar w:fldCharType="end"/>
      </w:r>
    </w:p>
  </w:footnote>
  <w:footnote w:id="24">
    <w:p w14:paraId="0654783B" w14:textId="12DF38D1"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Rachmayani","given":"Asiva Noor","non-dropping-particle":"","parse-names":false,"suffix":""}],"id":"ITEM-1","issued":{"date-parts":[["2015"]]},"page":"6","title":"Pendekatan dan Teknik Supervisi Pendidikan","type":"article-journal"},"uris":["http://www.mendeley.com/documents/?uuid=d8c8b1c2-bf40-4c3c-b086-5ff41eee4e01"]}],"mendeley":{"formattedCitation":"Rachmayani, “Pendekatan Dan Teknik Supervisi Pendidikan.”","plainTextFormattedCitation":"Rachmayani, “Pendekatan Dan Teknik Supervisi Pendidikan.”","previouslyFormattedCitation":"(Rachmayani, 2015)"},"properties":{"noteIndex":26},"schema":"https://github.com/citation-style-language/schema/raw/master/csl-citation.json"}</w:instrText>
      </w:r>
      <w:r>
        <w:fldChar w:fldCharType="separate"/>
      </w:r>
      <w:r w:rsidRPr="00F14217">
        <w:rPr>
          <w:noProof/>
        </w:rPr>
        <w:t>Rachmayani, “Pendekatan Dan Teknik Supervisi Pendidikan.”</w:t>
      </w:r>
      <w:r>
        <w:fldChar w:fldCharType="end"/>
      </w:r>
    </w:p>
  </w:footnote>
  <w:footnote w:id="25">
    <w:p w14:paraId="747B3C9B" w14:textId="30F59DA2"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DOI":"10.51878/teacher.v3i1.2180","ISSN":"2807-8837","abstract":"The purpose of the school action research that has been carried out is to describe: 1) The development of the collaborative supervision process in improving the professional competence of teachers at SMP Negeri 4 Lahat. 2) Improving the professional competence of teachers at SMP Negeri 4 Lahat after applying a collaborative supervision approach. This research is a school action research, which was carried out in 2 cycles. Each cycle goes through 4 stages, namely planning, action, observation, and reflection. The subjects of this school action research were teachers at SMP Negeri 4 Lahat. The results of this study indicate that there is an increase in the professional competence of teachers at SMP Negeri 4 Lahat, namely from Pre-cycle to Cycle 1 of 18.18 points with an average score of teacher professional competence in Pre-cycle of 52.27 with less criteria. In cycle 1, the teacher's professional competence average score was 70.45 with sufficient criteria. And in the second cycle, the teacher's professional competence increased from cycle 1 to cycle II, namely 18.19 points with an average score of teacher professional competence in cycle II of 88.64 with good criteria. The conclusion of this study is that the professional competence of teachers at SMP Negeri 4 Lahat can be improved through the application of a collaborative supervision approach. ABSTRAKTujuan penelitian tindakan sekolah yang telah dilaksanakan ini adalah untuk mendeskripsikan: 1) Perkembangan proses supervisi kolaboratif dalam meningkatkan kompetensi profesional guru di SMP Negeri 4 Lahat. 2) Meningkatkan kompetensi profesional guru di SMP Negeri 4 Lahat setelah diterapkan pendekatan supervisi kolaboratif. Penelitian ini merupakan penelitian tindakan sekolah, yang dilaksanakan dalam 2 siklus. Setiap siklusnya melalui 4 tahapan, yaitu perencanaan, tindakan, observasi, dan refleksi. Subjek penelitian tindakan sekolah ini adalah guru-guru di SMP Negeri 4 Lahat. Hasil penelitian ini menunjukkan bahwa adanya peningkatan kompetensi profesional guru di SMP Negeri 4 Lahat yaitu dari Prasiklus ke Siklus 1 sebesar 18,18 poin dengan nilai rata-rata kompetensi profesional guru pada Prasiklus sebesar 52,27 dengan kriteria kurang. Pada siklus ke 1 mendapatkan nilai rata-rata kompetensi profesional guru sebesar 70,45 dengan kriteria cukup. Dan pada siklus ke II kompetensi profesional guru mengalami peningkatan dari siklus 1 ke siklus II yaitu sebesar 18,19 poin dengan nilai rata-rata kompetensi profesi…","author":[{"dropping-particle":"","family":"GUNAWAN","given":"GUNAWAN","non-dropping-particle":"","parse-names":false,"suffix":""}],"container-title":"TEACHER : Jurnal Inovasi Karya Ilmiah Guru","id":"ITEM-1","issue":"1","issued":{"date-parts":[["2023"]]},"page":"1-9","title":"Penerapan Pendekatan Supervisi Kolaboratif Untuk Meningkatkan Kompetensi Profesional Guru Di Smp Negeri 4 Lahat","type":"article-journal","volume":"3"},"uris":["http://www.mendeley.com/documents/?uuid=6768b34d-3810-4976-897e-aa89a3fef722"]}],"mendeley":{"formattedCitation":"GUNAWAN GUNAWAN, “Penerapan Pendekatan Supervisi Kolaboratif Untuk Meningkatkan Kompetensi Profesional Guru Di Smp Negeri 4 Lahat,” &lt;i&gt;TEACHER</w:instrText>
      </w:r>
      <w:r>
        <w:rPr>
          <w:rFonts w:ascii="Arial" w:hAnsi="Arial" w:cs="Arial"/>
        </w:rPr>
        <w:instrText> </w:instrText>
      </w:r>
      <w:r>
        <w:instrText>: Jurnal Inovasi Karya Ilmiah Guru&lt;/i&gt; 3, no. 1 (2023): 1</w:instrText>
      </w:r>
      <w:r>
        <w:rPr>
          <w:rFonts w:ascii="Aptos" w:hAnsi="Aptos" w:cs="Aptos"/>
        </w:rPr>
        <w:instrText>–</w:instrText>
      </w:r>
      <w:r>
        <w:instrText xml:space="preserve">9, https://doi.org/10.51878/teacher.v3i1.2180.","plainTextFormattedCitation":"GUNAWAN GUNAWAN, </w:instrText>
      </w:r>
      <w:r>
        <w:rPr>
          <w:rFonts w:ascii="Aptos" w:hAnsi="Aptos" w:cs="Aptos"/>
        </w:rPr>
        <w:instrText>“</w:instrText>
      </w:r>
      <w:r>
        <w:instrText>Penerapan Pendekatan Supervisi Kolaboratif Untuk Meningkatkan Kompetensi Profesional Guru Di Smp Negeri 4 Lahat,” TEACHER</w:instrText>
      </w:r>
      <w:r>
        <w:rPr>
          <w:rFonts w:ascii="Arial" w:hAnsi="Arial" w:cs="Arial"/>
        </w:rPr>
        <w:instrText> </w:instrText>
      </w:r>
      <w:r>
        <w:instrText>: Jurnal Inovasi Karya Ilmiah Guru 3, no. 1 (2023): 1</w:instrText>
      </w:r>
      <w:r>
        <w:rPr>
          <w:rFonts w:ascii="Aptos" w:hAnsi="Aptos" w:cs="Aptos"/>
        </w:rPr>
        <w:instrText>–</w:instrText>
      </w:r>
      <w:r>
        <w:instrText>9, https://doi.org/10.51878/teacher.v3i1.2180.","previouslyFormattedCitation":"(GUNAWAN, 2023)"},"properties":{"noteIndex":27},"schema":"https://github.com/citation-style-language/schema/raw/master/csl-citation.json"}</w:instrText>
      </w:r>
      <w:r>
        <w:fldChar w:fldCharType="separate"/>
      </w:r>
      <w:r w:rsidRPr="00F14217">
        <w:rPr>
          <w:noProof/>
        </w:rPr>
        <w:t xml:space="preserve">GUNAWAN GUNAWAN, “Penerapan Pendekatan Supervisi Kolaboratif Untuk Meningkatkan Kompetensi Profesional Guru Di Smp Negeri 4 Lahat,” </w:t>
      </w:r>
      <w:r w:rsidRPr="00F14217">
        <w:rPr>
          <w:i/>
          <w:noProof/>
        </w:rPr>
        <w:t>TEACHER</w:t>
      </w:r>
      <w:r w:rsidRPr="00F14217">
        <w:rPr>
          <w:rFonts w:ascii="Arial" w:hAnsi="Arial" w:cs="Arial"/>
          <w:i/>
          <w:noProof/>
        </w:rPr>
        <w:t> </w:t>
      </w:r>
      <w:r w:rsidRPr="00F14217">
        <w:rPr>
          <w:i/>
          <w:noProof/>
        </w:rPr>
        <w:t>: Jurnal Inovasi Karya Ilmiah Guru</w:t>
      </w:r>
      <w:r w:rsidRPr="00F14217">
        <w:rPr>
          <w:noProof/>
        </w:rPr>
        <w:t xml:space="preserve"> 3, no. 1 (2023): 1</w:t>
      </w:r>
      <w:r w:rsidRPr="00F14217">
        <w:rPr>
          <w:rFonts w:ascii="Aptos" w:hAnsi="Aptos" w:cs="Aptos"/>
          <w:noProof/>
        </w:rPr>
        <w:t>–</w:t>
      </w:r>
      <w:r w:rsidRPr="00F14217">
        <w:rPr>
          <w:noProof/>
        </w:rPr>
        <w:t>9, https://doi.org/10.51878/teacher.v3i1.2180.</w:t>
      </w:r>
      <w:r>
        <w:fldChar w:fldCharType="end"/>
      </w:r>
    </w:p>
  </w:footnote>
  <w:footnote w:id="26">
    <w:p w14:paraId="49C893C1" w14:textId="38D98017"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w:instrText>
      </w:r>
      <w:r>
        <w:rPr>
          <w:rFonts w:hint="eastAsia"/>
        </w:rPr>
        <w:instrText xml:space="preserve">ling for flexible polypeptides. In addition, scoring of the poses was improved by post-processing with physics-based implicit solvent MM- GBSA calculations. Using the best RMSD among the top 10 scoring poses as a metric, the success rate (RMSD </w:instrText>
      </w:r>
      <w:r>
        <w:rPr>
          <w:rFonts w:hint="eastAsia"/>
        </w:rPr>
        <w:instrText>≤</w:instrText>
      </w:r>
      <w:r>
        <w:rPr>
          <w:rFonts w:hint="eastAsia"/>
        </w:rPr>
        <w:instrText xml:space="preserve"> 2.0 Å for</w:instrText>
      </w:r>
      <w:r>
        <w:instrText xml:space="preserve">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erlin","given":"Zainal","non-dropping-particle":"","parse-names":false,"suffix":""}],"container-title":"Noer Fikri","edition":"1","id":"ITEM-1","issue":"1","issued":{"date-parts":[["2022"]]},"number-of-pages":"1-59","publisher":"Noer Fikri","publisher-place":"Palembang","title":"Pelaksanaan Supervisi Pendidikan","type":"book","volume":"1"},"uris":["http://www.mendeley.com/documents/?uuid=85b0e1cc-58b4-4822-bb51-1623eab9b050"]}],"mendeley":{"formattedCitation":"Zainal Berlin, &lt;i&gt;Pelaksanaan Supervisi Pendidikan&lt;/i&gt;, &lt;i&gt;Noer Fikri&lt;/i&gt;, 1st ed., vol. 1 (Palembang: Noer Fikri, 2022), http://scioteca.caf.com/bitstream/handle/123456789/1091/RED2017-Eng-8ene.pdf?sequence=12&amp;isAllowed=y%0Ahttp://dx.doi.org/10.1016/j.regsciurbeco.2008.06.005%0Ahttps://www.researchgate.net/publication/305320484_SISTEM_PEMBETUNGAN_TERPUSAT_STRATEGI_MELESTARI.","plainTextFormattedCitation":"Zainal Berlin, Pelaksanaan Supervisi Pendidikan, Noer Fikri, 1st ed., vol. 1 (Palembang: Noer Fikri, 2022), http://scioteca.caf.com/bitstream/handle/123456789/1091/RED2017-Eng-8ene.pdf?sequence=12&amp;isAllowed=y%0Ahttp://dx.doi.org/10.1016/j.regsciurbeco.2008.06.005%0Ahttps://www.researchgate.net/publication/305320484_SISTEM_PEMBETUNGAN_TERPUSAT_STRATEGI_MELESTARI.","previouslyFormattedCitation":"(Ummah, 2019)"},"properties":{"noteIndex":28},"schema":"https://github.com/citation-style-language/schema/raw/master/csl-citation.json"}</w:instrText>
      </w:r>
      <w:r>
        <w:fldChar w:fldCharType="separate"/>
      </w:r>
      <w:r w:rsidRPr="00F14217">
        <w:rPr>
          <w:noProof/>
        </w:rPr>
        <w:t xml:space="preserve">Zainal Berlin, </w:t>
      </w:r>
      <w:r w:rsidRPr="00F14217">
        <w:rPr>
          <w:i/>
          <w:noProof/>
        </w:rPr>
        <w:t>Pelaksanaan Supervisi Pendidikan</w:t>
      </w:r>
      <w:r w:rsidRPr="00F14217">
        <w:rPr>
          <w:noProof/>
        </w:rPr>
        <w:t xml:space="preserve">, </w:t>
      </w:r>
      <w:r w:rsidRPr="00F14217">
        <w:rPr>
          <w:i/>
          <w:noProof/>
        </w:rPr>
        <w:t>Noer Fikri</w:t>
      </w:r>
      <w:r w:rsidRPr="00F14217">
        <w:rPr>
          <w:noProof/>
        </w:rPr>
        <w:t>, 1st ed., vol. 1 (Palembang: Noer Fikri, 2022), http://scioteca.caf.com/bitstream/handle/123456789/1091/RED2017-Eng-8ene.pdf?sequence=12&amp;isAllowed=y%0Ahttp://dx.doi.org/10.1016/j.regsciurbeco.2008.06.005%0Ahttps://www.researchgate.net/publication/305320484_SISTEM_PEMBETUNGAN_TERPUSAT_STRATEGI_MELESTARI.</w:t>
      </w:r>
      <w:r>
        <w:fldChar w:fldCharType="end"/>
      </w:r>
    </w:p>
  </w:footnote>
  <w:footnote w:id="27">
    <w:p w14:paraId="7928E0E8" w14:textId="054CFBC4"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him","given":"Fauzan","non-dropping-particle":"","parse-names":false,"suffix":""}],"id":"ITEM-1","issued":{"date-parts":[["2024"]]},"number-of-pages":"1-128","title":"Supervisi dan Evaluasi Pembelajaran","type":"book"},"uris":["http://www.mendeley.com/documents/?uuid=4b2dccf8-3ab5-483b-b9f3-01afc2782a1e"]}],"mendeley":{"formattedCitation":"Fauzan Adhim, &lt;i&gt;Supervisi Dan Evaluasi Pembelajaran&lt;/i&gt;, 2024.","plainTextFormattedCitation":"Fauzan Adhim, Supervisi Dan Evaluasi Pembelajaran, 2024.","previouslyFormattedCitation":"(Adhim, 2024)"},"properties":{"noteIndex":29},"schema":"https://github.com/citation-style-language/schema/raw/master/csl-citation.json"}</w:instrText>
      </w:r>
      <w:r>
        <w:fldChar w:fldCharType="separate"/>
      </w:r>
      <w:r w:rsidRPr="00F14217">
        <w:rPr>
          <w:noProof/>
        </w:rPr>
        <w:t xml:space="preserve">Fauzan Adhim, </w:t>
      </w:r>
      <w:r w:rsidRPr="00F14217">
        <w:rPr>
          <w:i/>
          <w:noProof/>
        </w:rPr>
        <w:t>Supervisi Dan Evaluasi Pembelajaran</w:t>
      </w:r>
      <w:r w:rsidRPr="00F14217">
        <w:rPr>
          <w:noProof/>
        </w:rPr>
        <w:t>, 2024.</w:t>
      </w:r>
      <w:r>
        <w:fldChar w:fldCharType="end"/>
      </w:r>
    </w:p>
  </w:footnote>
  <w:footnote w:id="28">
    <w:p w14:paraId="05D34732" w14:textId="7BAD636F"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Proses pembelajaran di lembaga pendidikan paling tidak mempraktikkan perencanaan, praktik, dan pengawasan. Seorang pendidik sebagai tenaga profesional mestinya memahami dengan baik tentang bagaimana cara mendidik dengan menyusun perencanaan pembelajaran yang berfungsi sebagai skenario bagaimana dia akan mengajar pada hari itu. Kemudian kepala sekolah dengan adanya supervise pendidikan maka dia akan mengetahui bagaimana memposisikan diri secara benar dalam memimpin sekolah yang dipegangnya. Tanpa adanya supervisi pendidikan maka proses pembelajaran di sekolah tentunya akan berjalan semaunya sendiri tanpa melihat pencapaian tujuan pendidikan sebagai muara utama praktik pendidikan. Di sini supervisi pendidikan memiliki fungsi-fungsi yang sangat strategis dalam proses pendidikan di lembaga pendidikan","author":[{"dropping-particle":"","family":"Shaifudin","given":"Arif","non-dropping-particle":"","parse-names":false,"suffix":""}],"container-title":"El-Wahda: Jurnal Pendidikan","id":"ITEM-1","issue":"2","issued":{"date-parts":[["2020"]]},"page":"36-37","title":"SUPERVISI PENDIDIKAN Arif Shaifudin","type":"article-journal","volume":"1"},"uris":["http://www.mendeley.com/documents/?uuid=a7caa4b4-c575-43e1-be6a-4d793758e5cd"]}],"mendeley":{"formattedCitation":"Shaifudin, “SUPERVISI PENDIDIKAN Arif Shaifudin.”","plainTextFormattedCitation":"Shaifudin, “SUPERVISI PENDIDIKAN Arif Shaifudin.”","previouslyFormattedCitation":"(Shaifudin, 2020)"},"properties":{"noteIndex":30},"schema":"https://github.com/citation-style-language/schema/raw/master/csl-citation.json"}</w:instrText>
      </w:r>
      <w:r>
        <w:fldChar w:fldCharType="separate"/>
      </w:r>
      <w:r w:rsidRPr="00F14217">
        <w:rPr>
          <w:noProof/>
        </w:rPr>
        <w:t>Shaifudin, “SUPERVISI PENDIDIKAN Arif Shaifudin.”</w:t>
      </w:r>
      <w:r>
        <w:fldChar w:fldCharType="end"/>
      </w:r>
    </w:p>
  </w:footnote>
  <w:footnote w:id="29">
    <w:p w14:paraId="1FC10F2B" w14:textId="7ABC968A"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ISSN":"2715-596X","abstract":"Keberhasilan dalam ranah pendidikan tidak hanya dapat diukur berdasarkan hasil akhirnya, melainkan lebih esensial untuk memahami dan mempelajari efektivitas pelaksanaan fungsi-fungsi manajemen sekolah, termasuk perencanaan, pelaksanaan, evaluasi dan RTL (rencana tindak lanjut). Supervisi pendidikan, sebagai suatu proses pengawasan dan pembinaan, bertujuan untuk perbaikan kualitas pendidikan di lembaga pendidikan. Fokus artikel ini adalah implementasi supervisi pendidikan yang dijalankan oleh kepala sekolah dan tim supervisor di SMP Nurul Ilmi Darunnajah. Penelitian ini menggunakan metode deskriptif kualitatif dengan teknik pengumpulan data melalui wawancara, observasi, dan dokumentasi. Hasil dari penelitian ini mencakup beberapa aspek, antara lain: 1) Kepala sekolah melakukan supervisi yang mencakup dua hal, yakni administrasi guru dan kegiatan proses belajar mengajar, 2) Supervisi membawa manfaat signifikan bagi guru dalam menangani berbagai masalah pendidikan selama pembelajaran, sekaligus memberikan motivasi kepada guru untuk terus meningkatkan pengetahuan mereka, menjadikan mereka guru yang profesional dalam melaksanakan pembelajaran, 3) Kepala sekolah menghadapi kendala dalam supervisi, terutama terkait dengan tumpang tindihnya kegiatan","author":[{"dropping-particle":"","family":"Ahmad","given":"Dimas Zuhri","non-dropping-particle":"","parse-names":false,"suffix":""},{"dropping-particle":"","family":"Gunawan","given":"Agus","non-dropping-particle":"","parse-names":false,"suffix":""},{"dropping-particle":"","family":"Suryana","given":"Atang","non-dropping-particle":"","parse-names":false,"suffix":""},{"dropping-particle":"","family":"Suherni","given":"Eneng Siti","non-dropping-particle":"","parse-names":false,"suffix":""},{"dropping-particle":"","family":"Mulyani","given":"Sri","non-dropping-particle":"","parse-names":false,"suffix":""}],"container-title":"Studia Manageria: Jurnal Manajemen Pendidikan Islam","id":"ITEM-1","issue":"2","issued":{"date-parts":[["2023"]]},"page":"73-84","title":"Pelaksanaan Supervisi Pendidikan dalam Meningkatkan Kualitas Pembelajaran","type":"article-journal","volume":"5"},"uris":["http://www.mendeley.com/documents/?uuid=f7e49d69-6e37-4806-90f8-ad74bdbf554d"]}],"mendeley":{"formattedCitation":"Dimas Zuhri Ahmad et al., “Pelaksanaan Supervisi Pendidikan Dalam Meningkatkan Kualitas Pembelajaran,” &lt;i&gt;Studia Manageria: Jurnal Manajemen Pendidikan Islam&lt;/i&gt; 5, no. 2 (2023): 73–84, https://jurnal.radenfatah.ac.id/index.php/studiamanageria/article/view/20175%0Ahttps://jurnal.radenfatah.ac.id/index.php/studiamanageria/article/view/20175/6605.","plainTextFormattedCitation":"Dimas Zuhri Ahmad et al., “Pelaksanaan Supervisi Pendidikan Dalam Meningkatkan Kualitas Pembelajaran,” Studia Manageria: Jurnal Manajemen Pendidikan Islam 5, no. 2 (2023): 73–84, https://jurnal.radenfatah.ac.id/index.php/studiamanageria/article/view/20175%0Ahttps://jurnal.radenfatah.ac.id/index.php/studiamanageria/article/view/20175/6605.","previouslyFormattedCitation":"(Ahmad et al., 2023)"},"properties":{"noteIndex":31},"schema":"https://github.com/citation-style-language/schema/raw/master/csl-citation.json"}</w:instrText>
      </w:r>
      <w:r>
        <w:fldChar w:fldCharType="separate"/>
      </w:r>
      <w:r w:rsidRPr="00F14217">
        <w:rPr>
          <w:noProof/>
        </w:rPr>
        <w:t xml:space="preserve">Dimas Zuhri Ahmad et al., “Pelaksanaan Supervisi Pendidikan Dalam Meningkatkan Kualitas Pembelajaran,” </w:t>
      </w:r>
      <w:r w:rsidRPr="00F14217">
        <w:rPr>
          <w:i/>
          <w:noProof/>
        </w:rPr>
        <w:t>Studia Manageria: Jurnal Manajemen Pendidikan Islam</w:t>
      </w:r>
      <w:r w:rsidRPr="00F14217">
        <w:rPr>
          <w:noProof/>
        </w:rPr>
        <w:t xml:space="preserve"> 5, no. 2 (2023): 73–84, https://jurnal.radenfatah.ac.id/index.php/studiamanageria/article/view/20175%0Ahttps://jurnal.radenfatah.ac.id/index.php/studiamanageria/article/view/20175/6605.</w:t>
      </w:r>
      <w:r>
        <w:fldChar w:fldCharType="end"/>
      </w:r>
    </w:p>
  </w:footnote>
  <w:footnote w:id="30">
    <w:p w14:paraId="0BA9DE78" w14:textId="41B1598A"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Abstrak-. The purpose of making this article are: 1. Can see how the education supervision process; 2. Stages of the education supervision process; 3. The importance of educational supervision is carried out; 4. Can see how education supervision techniques; 5. Educational supervision techniques; 6. The importance of educational supervision techniques. The results of making this article then we can find out: 1. Educational supervision processes in education quality assurance; 2. Stages of the education supervision process; 3. The importance of the education supervision process is known so that the supervision of schools can run well; 4. Kinds of educational supervision techniques; 5. What techniques are in education supervision; 6. The importance of educational supervision techniques is known so that education can run well. School personnel with adequate abilities are a major concern for every educational institution. Among the existing personnel, teachers are the frontline in determining the quality of education. Teachers every day face to face with students in the learning process. Therefore qualified teachers are needed by every school. Improving the quality of education in schools requires professional and systematic education in achieving their goals. The effectiveness of educational activities in a school is influenced by the number of variables (both related to personal, operational, and material aspects) that need to get continuous coaching and development. The process of coaching and developing the whole situation is an education supervision study. The principal as the school leader has the obligation to foster the ability of the teachers. In other words the headmaster should be able to carry out supervision effectively.","author":[{"dropping-particle":"","family":"Febrian","given":"Degi","non-dropping-particle":"","parse-names":false,"suffix":""}],"container-title":"Jurnal Artikel","id":"ITEM-1","issue":"1","issued":{"date-parts":[["2019"]]},"page":"1-11","title":"Proses dan Teknik Supervisi","type":"article-journal","volume":"1"},"uris":["http://www.mendeley.com/documents/?uuid=5d2b2c4f-9246-4b81-9208-7742feb0920d"]}],"mendeley":{"formattedCitation":"Degi Febrian, “Proses Dan Teknik Supervisi,” &lt;i&gt;Jurnal Artikel&lt;/i&gt; 1, no. 1 (2019): 1–11.","plainTextFormattedCitation":"Degi Febrian, “Proses Dan Teknik Supervisi,” Jurnal Artikel 1, no. 1 (2019): 1–11.","previouslyFormattedCitation":"(Febrian, 2019)"},"properties":{"noteIndex":32},"schema":"https://github.com/citation-style-language/schema/raw/master/csl-citation.json"}</w:instrText>
      </w:r>
      <w:r>
        <w:fldChar w:fldCharType="separate"/>
      </w:r>
      <w:r w:rsidRPr="00F14217">
        <w:rPr>
          <w:noProof/>
        </w:rPr>
        <w:t xml:space="preserve">Degi Febrian, “Proses Dan Teknik Supervisi,” </w:t>
      </w:r>
      <w:r w:rsidRPr="00F14217">
        <w:rPr>
          <w:i/>
          <w:noProof/>
        </w:rPr>
        <w:t>Jurnal Artikel</w:t>
      </w:r>
      <w:r w:rsidRPr="00F14217">
        <w:rPr>
          <w:noProof/>
        </w:rPr>
        <w:t xml:space="preserve"> 1, no. 1 (2019): 1–11.</w:t>
      </w:r>
      <w:r>
        <w:fldChar w:fldCharType="end"/>
      </w:r>
    </w:p>
  </w:footnote>
  <w:footnote w:id="31">
    <w:p w14:paraId="21381FEB" w14:textId="0C08AC87"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DOI":"10.59175/pijed.v3i2.251","ISSN":"2830-3229","abstract":"Educational supervision is one effort that can be made to improve teacher competence. High teacher’s competency will have a positive impact on quality of learning. This research aims to analyze the implementation of educational supervision in improving teacher’s competency at SMP Negeri 5 Prabumulih. This research uses a qualitative approach with a case study method. The research subjects were the principal and teachers of SMP Negeri 5 Prabumulih. Data was collected through interviews, observation and documentation. The research results show that: (1) the implementation of academic supervision is carried out by the school principal once every semester, the principal also acts as a coordinator, leader, consultant and evaluator; (2) teacher’s competency is characterized by the application of pedagogical competency indicators, which include student characteristics, subject matter in accordance with the curriculum, theory, teaching modules, learning implementation plans, syllabus, mastery of the learning process with technology, reflection, assessment and evaluation; (3) the implementation results show that the implementation of educational supervision in improving teacher competence has gone well, as evidenced by the results of the recap of educational supervision assessments. It contributes to the school’s principal applies educational supervision comprehensively to get reputable teacher’s competency.","author":[{"dropping-particle":"","family":"Srimawati","given":"Nurmawan","non-dropping-particle":"","parse-names":false,"suffix":""}],"container-title":"PPSDP International Journal of Education","id":"ITEM-1","issue":"2","issued":{"date-parts":[["2024"]]},"page":"337-353","title":"Implementation of Educational Supervision in Improving Teacher’s Competency","type":"article-journal","volume":"3"},"uris":["http://www.mendeley.com/documents/?uuid=4d5aa845-b339-47bb-be1e-6f4b118fc7ab"]}],"mendeley":{"formattedCitation":"Nurmawan Srimawati, “Implementation of Educational Supervision in Improving Teacher’s Competency,” &lt;i&gt;PPSDP International Journal of Education&lt;/i&gt; 3, no. 2 (2024): 337–53, https://doi.org/10.59175/pijed.v3i2.251.","plainTextFormattedCitation":"Nurmawan Srimawati, “Implementation of Educational Supervision in Improving Teacher’s Competency,” PPSDP International Journal of Education 3, no. 2 (2024): 337–53, https://doi.org/10.59175/pijed.v3i2.251.","previouslyFormattedCitation":"(Srimawati, 2024)"},"properties":{"noteIndex":33},"schema":"https://github.com/citation-style-language/schema/raw/master/csl-citation.json"}</w:instrText>
      </w:r>
      <w:r>
        <w:fldChar w:fldCharType="separate"/>
      </w:r>
      <w:r w:rsidRPr="00F14217">
        <w:rPr>
          <w:noProof/>
        </w:rPr>
        <w:t xml:space="preserve">Nurmawan Srimawati, “Implementation of Educational Supervision in Improving Teacher’s Competency,” </w:t>
      </w:r>
      <w:r w:rsidRPr="00F14217">
        <w:rPr>
          <w:i/>
          <w:noProof/>
        </w:rPr>
        <w:t>PPSDP International Journal of Education</w:t>
      </w:r>
      <w:r w:rsidRPr="00F14217">
        <w:rPr>
          <w:noProof/>
        </w:rPr>
        <w:t xml:space="preserve"> 3, no. 2 (2024): 337–53, https://doi.org/10.59175/pijed.v3i2.251.</w:t>
      </w:r>
      <w:r>
        <w:fldChar w:fldCharType="end"/>
      </w:r>
    </w:p>
  </w:footnote>
  <w:footnote w:id="32">
    <w:p w14:paraId="73BAC5EE" w14:textId="2783A2F8"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DOI":"10.15642/jkpi.2023.13.1.44-54","ISSN":"2088-9305","abstract":"Untuk mewujudkan lembaga pendidikan yang bermutu, diperlukan kualitas pengajaran guru yang kompeten. Meningkatkan kualitas pengajaran adalah tujuan utama dari supervisi pendidikan. Akibatnya, penting untuk memilih jenis pengawasan yang menerapkan model yang tepat. Penelitian ini menggunakan penelitian kualitatif dengan metode studi pustaka. Sumber data dalam penelitian ini didapatkan dari berbagai jurnal, buku, dan karya tulis ilmiah lainnya. Teknik analisis data dimulai dari pengumpulan data dari buku dan jurnal kemudian direduksi dengan menelaah seluruh data yang ada kemudian data disajikan dan dibahas, yang terakhir adalah penarikan kesimpulan sehingga menjadi sebuah informasi bagi pembaca. Hasil dari penelitian ini menunjukkan ada lima model supervisi pendidikan yaitu model supervisi konvensional, ilmiah, klinik, artistic, dan perspektif Islam. Sebenarnya, supervisi dapat dilakukan melalui strategi-strategi yang harus digunakan supervisor dengan guru. Sesuai dengan kedudukan profesionalnya, supervisi pengajaran memiliki tugas-tugas tertentu.","author":[{"dropping-particle":"","family":"Muhammad Syukron","given":"","non-dropping-particle":"","parse-names":false,"suffix":""},{"dropping-particle":"","family":"Siregar","given":"Diana Riski Sapitri","non-dropping-particle":"","parse-names":false,"suffix":""},{"dropping-particle":"","family":"Sita Ratnaningsih","given":"","non-dropping-particle":"","parse-names":false,"suffix":""}],"container-title":"Jurnal Kependidikan Islam","id":"ITEM-1","issue":"1","issued":{"date-parts":[["2023"]]},"page":"44-54","title":"Model Supervisi dalam Penjaminan Mutu Lembaga Pendidikan","type":"article-journal","volume":"13"},"uris":["http://www.mendeley.com/documents/?uuid=843bc3ee-20fd-49cd-bf2b-3423ef27efed"]}],"mendeley":{"formattedCitation":"Muhammad Syukron, Diana Riski Sapitri Siregar, and Sita Ratnaningsih, “Model Supervisi Dalam Penjaminan Mutu Lembaga Pendidikan,” &lt;i&gt;Jurnal Kependidikan Islam&lt;/i&gt; 13, no. 1 (2023): 44–54, https://doi.org/10.15642/jkpi.2023.13.1.44-54.","plainTextFormattedCitation":"Muhammad Syukron, Diana Riski Sapitri Siregar, and Sita Ratnaningsih, “Model Supervisi Dalam Penjaminan Mutu Lembaga Pendidikan,” Jurnal Kependidikan Islam 13, no. 1 (2023): 44–54, https://doi.org/10.15642/jkpi.2023.13.1.44-54.","previouslyFormattedCitation":"(Muhammad Syukron et al., 2023)"},"properties":{"noteIndex":34},"schema":"https://github.com/citation-style-language/schema/raw/master/csl-citation.json"}</w:instrText>
      </w:r>
      <w:r>
        <w:fldChar w:fldCharType="separate"/>
      </w:r>
      <w:r w:rsidRPr="00F14217">
        <w:rPr>
          <w:noProof/>
        </w:rPr>
        <w:t xml:space="preserve">Muhammad Syukron, Diana Riski Sapitri Siregar, and Sita Ratnaningsih, “Model Supervisi Dalam Penjaminan Mutu Lembaga Pendidikan,” </w:t>
      </w:r>
      <w:r w:rsidRPr="00F14217">
        <w:rPr>
          <w:i/>
          <w:noProof/>
        </w:rPr>
        <w:t>Jurnal Kependidikan Islam</w:t>
      </w:r>
      <w:r w:rsidRPr="00F14217">
        <w:rPr>
          <w:noProof/>
        </w:rPr>
        <w:t xml:space="preserve"> 13, no. 1 (2023): 44–54, https://doi.org/10.15642/jkpi.2023.13.1.44-54.</w:t>
      </w:r>
      <w:r>
        <w:fldChar w:fldCharType="end"/>
      </w:r>
    </w:p>
  </w:footnote>
  <w:footnote w:id="33">
    <w:p w14:paraId="5F27B5DE" w14:textId="102A75A5"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Rachmayani","given":"Asiva Noor","non-dropping-particle":"","parse-names":false,"suffix":""}],"id":"ITEM-1","issued":{"date-parts":[["2015"]]},"page":"6","title":"Pendekatan dan Teknik Supervisi Pendidikan","type":"article-journal"},"uris":["http://www.mendeley.com/documents/?uuid=d8c8b1c2-bf40-4c3c-b086-5ff41eee4e01"]}],"mendeley":{"formattedCitation":"Rachmayani, “Pendekatan Dan Teknik Supervisi Pendidikan.”","plainTextFormattedCitation":"Rachmayani, “Pendekatan Dan Teknik Supervisi Pendidikan.”","previouslyFormattedCitation":"(Rachmayani, 2015)"},"properties":{"noteIndex":35},"schema":"https://github.com/citation-style-language/schema/raw/master/csl-citation.json"}</w:instrText>
      </w:r>
      <w:r>
        <w:fldChar w:fldCharType="separate"/>
      </w:r>
      <w:r w:rsidRPr="00F14217">
        <w:rPr>
          <w:noProof/>
        </w:rPr>
        <w:t>Rachmayani, “Pendekatan Dan Teknik Supervisi Pendidikan.”</w:t>
      </w:r>
      <w:r>
        <w:fldChar w:fldCharType="end"/>
      </w:r>
    </w:p>
  </w:footnote>
  <w:footnote w:id="34">
    <w:p w14:paraId="10C9AEA9" w14:textId="78043FFB"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ISBN":"9786238499199","author":[{"dropping-particle":"","family":"Retoliah","given":"Dra Hj","non-dropping-particle":"","parse-names":false,"suffix":""},{"dropping-particle":"","family":"Pd","given":"M I","non-dropping-particle":"","parse-names":false,"suffix":""}],"id":"ITEM-1","issued":{"date-parts":[["0"]]},"title":"Supervisi pendidikan","type":"book"},"uris":["http://www.mendeley.com/documents/?uuid=c84a17d2-37f7-43af-b87f-9d289e512c3e"]}],"mendeley":{"formattedCitation":"Dra Hj Retoliah and M I Pd, &lt;i&gt;Supervisi Pendidikan&lt;/i&gt;, n.d.","plainTextFormattedCitation":"Dra Hj Retoliah and M I Pd, Supervisi Pendidikan, n.d.","previouslyFormattedCitation":"(Retoliah &amp; Pd, n.d.)"},"properties":{"noteIndex":36},"schema":"https://github.com/citation-style-language/schema/raw/master/csl-citation.json"}</w:instrText>
      </w:r>
      <w:r>
        <w:fldChar w:fldCharType="separate"/>
      </w:r>
      <w:r w:rsidRPr="00F14217">
        <w:rPr>
          <w:noProof/>
        </w:rPr>
        <w:t xml:space="preserve">Dra Hj Retoliah and M I Pd, </w:t>
      </w:r>
      <w:r w:rsidRPr="00F14217">
        <w:rPr>
          <w:i/>
          <w:noProof/>
        </w:rPr>
        <w:t>Supervisi Pendidikan</w:t>
      </w:r>
      <w:r w:rsidRPr="00F14217">
        <w:rPr>
          <w:noProof/>
        </w:rPr>
        <w:t>, n.d.</w:t>
      </w:r>
      <w:r>
        <w:fldChar w:fldCharType="end"/>
      </w:r>
    </w:p>
  </w:footnote>
  <w:footnote w:id="35">
    <w:p w14:paraId="2AECDEFA" w14:textId="552AACAE"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DOI":"10.59098/talim.v2i1.877","abstract":"Studi ini menelaah tentang model, pendekatan dan teknik implementasi supervisi pendidikan di Sekolah. Supervisi merupakan bagian yang integral dari upaya peningkatan prestasi belajar dan kualitas guru. Pengawasan atau supervisi adalah upaya memberikan layanan kepada pendidikan khususnya guru. Supervisi pendidikan juga merupakan proses kegiatan controling dan evaluasi guna memastikan seluruh kegiatan pendidikan dilaksanakan sesuai rencana, sekaligus sebagai kegiatan untuk meningkatkan dan memperbaiki jika terjadi penyimpangan yang akan mengganggu proses pencapaian tujuan. Penelitian ini menggunakan metode studi literatur. Hasil temuan mengungkapkan beberapa model dalam supervisi pendidikan, yaitu 1) model konvensional (tradisional), 2) model ilmiah, 3) model klinis, dan 4) model artistik. Pendekatan yang dapat diterapkan pengawas dalam melakukan supervisi yaitu dengan 1) pendekatan direktif, 2) pendekatan non-direktif, 3) pendekatan kolaboratif. Sedangkan teknik yang dapat digunakan ada dua, yaitu teknik individual dan teknik kelompok. Untuk meningkatkan efektivitas dan efisiensi supervisi pendidikan, pengawas dapat memanfaatkan e-supervision dengan menggunakan EMIS, CCTV, fingerprint, dan platform digital (Skype, WhatsApp group, Zoom, etc, Google Form).","author":[{"dropping-particle":"","family":"Muslimin","given":"Ikhwanul","non-dropping-particle":"","parse-names":false,"suffix":""}],"container-title":"Ta lim Jurnal Pendidikan Agama Islam dan Manajemen Pendidikan Islam","id":"ITEM-1","issue":"1","issued":{"date-parts":[["2023"]]},"page":"33-49","title":"Meningkatkan Profesionalisme Guru Dengan Model, Pendekatan dan Teknik Supervisi Pendidikan di Era Society 5.0","type":"article-journal","volume":"2"},"uris":["http://www.mendeley.com/documents/?uuid=30d4c777-efb8-479b-8973-4a13ac1fe88b"]}],"mendeley":{"formattedCitation":"Ikhwanul Muslimin, “Meningkatkan Profesionalisme Guru Dengan Model, Pendekatan Dan Teknik Supervisi Pendidikan Di Era Society 5.0,” &lt;i&gt;Ta Lim Jurnal Pendidikan Agama Islam Dan Manajemen Pendidikan Islam&lt;/i&gt; 2, no. 1 (2023): 33–49, https://doi.org/10.59098/talim.v2i1.877.","plainTextFormattedCitation":"Ikhwanul Muslimin, “Meningkatkan Profesionalisme Guru Dengan Model, Pendekatan Dan Teknik Supervisi Pendidikan Di Era Society 5.0,” Ta Lim Jurnal Pendidikan Agama Islam Dan Manajemen Pendidikan Islam 2, no. 1 (2023): 33–49, https://doi.org/10.59098/talim.v2i1.877.","previouslyFormattedCitation":"(Muslimin, 2023)"},"properties":{"noteIndex":37},"schema":"https://github.com/citation-style-language/schema/raw/master/csl-citation.json"}</w:instrText>
      </w:r>
      <w:r>
        <w:fldChar w:fldCharType="separate"/>
      </w:r>
      <w:r w:rsidRPr="00F14217">
        <w:rPr>
          <w:noProof/>
        </w:rPr>
        <w:t xml:space="preserve">Ikhwanul Muslimin, “Meningkatkan Profesionalisme Guru Dengan Model, Pendekatan Dan Teknik Supervisi Pendidikan Di Era Society 5.0,” </w:t>
      </w:r>
      <w:r w:rsidRPr="00F14217">
        <w:rPr>
          <w:i/>
          <w:noProof/>
        </w:rPr>
        <w:t>Ta Lim Jurnal Pendidikan Agama Islam Dan Manajemen Pendidikan Islam</w:t>
      </w:r>
      <w:r w:rsidRPr="00F14217">
        <w:rPr>
          <w:noProof/>
        </w:rPr>
        <w:t xml:space="preserve"> 2, no. 1 (2023): 33–49, https://doi.org/10.59098/talim.v2i1.877.</w:t>
      </w:r>
      <w:r>
        <w:fldChar w:fldCharType="end"/>
      </w:r>
    </w:p>
  </w:footnote>
  <w:footnote w:id="36">
    <w:p w14:paraId="5AC4394B" w14:textId="1EC3D3F3"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ISSN":"2354-8576","abstract":"Ciri-ciri pendekatan artistik, yaitu: a) Menaruh perhatian terhadab karakter ekspresif tentang peristiwa pengajaran yang terjadi. b) Memerlukan ahli seni dalam melihat sesuatu (halus, lembut dan untuk menjangkaunya perlu dengan rasa) dalam pengajaran. c) Mengapresiasi setiap konstribusi unik para guru disupervisi terhadap pengambangan siswa. d) Menaruh perhatian pada kehidupan kelas secara keseluruhan. e) Model artistik terhadap supervisi memerlukan laporan yang menunjukkan bahwa dialog antara supervisor yang supervisi dilaksanaka atas dasar kepemimpinan yang dilakukan oleh kedua belah pihak. f) Memerlukan hubungan yang baik dan menyenangkan antara supervisor dan siswa. Pendekatan artistik jelas berbeda dengan pendekatan ilmiah, karena seorang supervisor yang menerapkan pendekatan artistik dalam supervisi pengajaran di ibaratkan sebagia seorang pelatih musik dan atau seni yang berhadapan dengan mereka yang sedang belajar atau mempersiapkan tampilan-tampilan sebuah pertunjukan seni.","author":[{"dropping-particle":"","family":"Mudzakkir","given":"Mudzakkir","non-dropping-particle":"","parse-names":false,"suffix":""}],"container-title":"Al-Fatih: Jurnal Studi Islam","id":"ITEM-1","issue":"02","issued":{"date-parts":[["2020"]]},"page":"111-121","title":"Penerapan Supervisi Artistik dalam Proses Pembelajaran","type":"article-journal","volume":"8"},"uris":["http://www.mendeley.com/documents/?uuid=630910c9-ab2e-4384-b058-1ae64f3f1ab3"]}],"mendeley":{"formattedCitation":"Mudzakkir Mudzakkir, “Penerapan Supervisi Artistik Dalam Proses Pembelajaran,” &lt;i&gt;Al-Fatih: Jurnal Studi Islam&lt;/i&gt; 8, no. 02 (2020): 111–21, https://ejurnal.staimaarif.ac.id/index.php/alfatih/article/view/13.","plainTextFormattedCitation":"Mudzakkir Mudzakkir, “Penerapan Supervisi Artistik Dalam Proses Pembelajaran,” Al-Fatih: Jurnal Studi Islam 8, no. 02 (2020): 111–21, https://ejurnal.staimaarif.ac.id/index.php/alfatih/article/view/13.","previouslyFormattedCitation":"(Mudzakkir, 2020)"},"properties":{"noteIndex":38},"schema":"https://github.com/citation-style-language/schema/raw/master/csl-citation.json"}</w:instrText>
      </w:r>
      <w:r>
        <w:fldChar w:fldCharType="separate"/>
      </w:r>
      <w:r w:rsidRPr="00F14217">
        <w:rPr>
          <w:noProof/>
        </w:rPr>
        <w:t xml:space="preserve">Mudzakkir Mudzakkir, “Penerapan Supervisi Artistik Dalam Proses Pembelajaran,” </w:t>
      </w:r>
      <w:r w:rsidRPr="00F14217">
        <w:rPr>
          <w:i/>
          <w:noProof/>
        </w:rPr>
        <w:t>Al-Fatih: Jurnal Studi Islam</w:t>
      </w:r>
      <w:r w:rsidRPr="00F14217">
        <w:rPr>
          <w:noProof/>
        </w:rPr>
        <w:t xml:space="preserve"> 8, no. 02 (2020): 111–21, https://ejurnal.staimaarif.ac.id/index.php/alfatih/article/view/13.</w:t>
      </w:r>
      <w:r>
        <w:fldChar w:fldCharType="end"/>
      </w:r>
    </w:p>
  </w:footnote>
  <w:footnote w:id="37">
    <w:p w14:paraId="374C531D" w14:textId="7F33087F"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DOI":"10.62490/latahzan.v11i1.3","ISSN":"1978-6999","abstract":"Pelaksanaan supervise dalam pembelajaran, supervisor perlu memperhatikan karakteristik guru yang dihadapi berbeda-beda. Perbedaan tersebut dapat dilihat dari sisi usia dan kematangan, pengalaman kerja, motivasi maupun kemampuan guru, karena itu, supervisor perlu menerapkan pendekatan yang sesuai dengan karakteristik guru yang dihadapainya. Karena penggunaan pendekatan yang tidak sesuai (kurang sesuai), kegiatan supervise dimungkinan tidak akan berjalan dengan efektif.","author":[{"dropping-particle":"","family":"Mujibur Rohman","given":"","non-dropping-particle":"","parse-names":false,"suffix":""}],"container-title":"La-Tahzan: Jurnal Pendidikan Islam","id":"ITEM-1","issue":"1","issued":{"date-parts":[["2019"]]},"page":"1-12","title":"Pendekatan Ilmiah Supervisi Pengajaran","type":"article-journal","volume":"11"},"uris":["http://www.mendeley.com/documents/?uuid=d94e8e32-af37-4964-b5e0-b71255378d96"]}],"mendeley":{"formattedCitation":"Mujibur Rohman, “Pendekatan Ilmiah Supervisi Pengajaran,” &lt;i&gt;La-Tahzan: Jurnal Pendidikan Islam&lt;/i&gt; 11, no. 1 (2019): 1–12, https://doi.org/10.62490/latahzan.v11i1.3.","plainTextFormattedCitation":"Mujibur Rohman, “Pendekatan Ilmiah Supervisi Pengajaran,” La-Tahzan: Jurnal Pendidikan Islam 11, no. 1 (2019): 1–12, https://doi.org/10.62490/latahzan.v11i1.3.","previouslyFormattedCitation":"(Mujibur Rohman, 2019)"},"properties":{"noteIndex":39},"schema":"https://github.com/citation-style-language/schema/raw/master/csl-citation.json"}</w:instrText>
      </w:r>
      <w:r>
        <w:fldChar w:fldCharType="separate"/>
      </w:r>
      <w:r w:rsidRPr="00F14217">
        <w:rPr>
          <w:noProof/>
        </w:rPr>
        <w:t xml:space="preserve">Mujibur Rohman, “Pendekatan Ilmiah Supervisi Pengajaran,” </w:t>
      </w:r>
      <w:r w:rsidRPr="00F14217">
        <w:rPr>
          <w:i/>
          <w:noProof/>
        </w:rPr>
        <w:t>La-Tahzan: Jurnal Pendidikan Islam</w:t>
      </w:r>
      <w:r w:rsidRPr="00F14217">
        <w:rPr>
          <w:noProof/>
        </w:rPr>
        <w:t xml:space="preserve"> 11, no. 1 (2019): 1–12, https://doi.org/10.62490/latahzan.v11i1.3.</w:t>
      </w:r>
      <w:r>
        <w:fldChar w:fldCharType="end"/>
      </w:r>
    </w:p>
  </w:footnote>
  <w:footnote w:id="38">
    <w:p w14:paraId="17CFD061" w14:textId="7D495B49"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Abstrak-. The purpose of making this article are: 1. Can see how the education supervision process; 2. Stages of the education supervision process; 3. The importance of educational supervision is carried out; 4. Can see how education supervision techniques; 5. Educational supervision techniques; 6. The importance of educational supervision techniques. The results of making this article then we can find out: 1. Educational supervision processes in education quality assurance; 2. Stages of the education supervision process; 3. The importance of the education supervision process is known so that the supervision of schools can run well; 4. Kinds of educational supervision techniques; 5. What techniques are in education supervision; 6. The importance of educational supervision techniques is known so that education can run well. School personnel with adequate abilities are a major concern for every educational institution. Among the existing personnel, teachers are the frontline in determining the quality of education. Teachers every day face to face with students in the learning process. Therefore qualified teachers are needed by every school. Improving the quality of education in schools requires professional and systematic education in achieving their goals. The effectiveness of educational activities in a school is influenced by the number of variables (both related to personal, operational, and material aspects) that need to get continuous coaching and development. The process of coaching and developing the whole situation is an education supervision study. The principal as the school leader has the obligation to foster the ability of the teachers. In other words the headmaster should be able to carry out supervision effectively.","author":[{"dropping-particle":"","family":"Febrian","given":"Degi","non-dropping-particle":"","parse-names":false,"suffix":""}],"container-title":"Jurnal Artikel","id":"ITEM-1","issue":"1","issued":{"date-parts":[["2019"]]},"page":"1-11","title":"Proses dan Teknik Supervisi","type":"article-journal","volume":"1"},"uris":["http://www.mendeley.com/documents/?uuid=5d2b2c4f-9246-4b81-9208-7742feb0920d"]}],"mendeley":{"formattedCitation":"Febrian, “Proses Dan Teknik Supervisi.”","plainTextFormattedCitation":"Febrian, “Proses Dan Teknik Supervisi.”","previouslyFormattedCitation":"(Febrian, 2019)"},"properties":{"noteIndex":40},"schema":"https://github.com/citation-style-language/schema/raw/master/csl-citation.json"}</w:instrText>
      </w:r>
      <w:r>
        <w:fldChar w:fldCharType="separate"/>
      </w:r>
      <w:r w:rsidRPr="00F14217">
        <w:rPr>
          <w:noProof/>
        </w:rPr>
        <w:t>Febrian, “Proses Dan Teknik Supervisi.”</w:t>
      </w:r>
      <w:r>
        <w:fldChar w:fldCharType="end"/>
      </w:r>
    </w:p>
  </w:footnote>
  <w:footnote w:id="39">
    <w:p w14:paraId="3F60959A" w14:textId="7845DF30" w:rsidR="00F14217" w:rsidRPr="00F14217" w:rsidRDefault="00F14217">
      <w:pPr>
        <w:pStyle w:val="FootnoteText"/>
        <w:rPr>
          <w:lang w:val="en-US"/>
        </w:rPr>
      </w:pPr>
      <w:r>
        <w:rPr>
          <w:rStyle w:val="FootnoteReference"/>
        </w:rPr>
        <w:footnoteRef/>
      </w:r>
      <w:r>
        <w:t xml:space="preserve"> </w:t>
      </w:r>
      <w:r>
        <w:fldChar w:fldCharType="begin" w:fldLock="1"/>
      </w:r>
      <w: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Rachmayani","given":"Asiva Noor","non-dropping-particle":"","parse-names":false,"suffix":""}],"id":"ITEM-1","issued":{"date-parts":[["2015"]]},"page":"6","title":"Pendekatan dan Teknik Supervisi Pendidikan","type":"article-journal"},"uris":["http://www.mendeley.com/documents/?uuid=d8c8b1c2-bf40-4c3c-b086-5ff41eee4e01"]}],"mendeley":{"formattedCitation":"Rachmayani, “Pendekatan Dan Teknik Supervisi Pendidikan.”","plainTextFormattedCitation":"Rachmayani, “Pendekatan Dan Teknik Supervisi Pendidikan.”","previouslyFormattedCitation":"(Rachmayani, 2015)"},"properties":{"noteIndex":41},"schema":"https://github.com/citation-style-language/schema/raw/master/csl-citation.json"}</w:instrText>
      </w:r>
      <w:r>
        <w:fldChar w:fldCharType="separate"/>
      </w:r>
      <w:r w:rsidRPr="00F14217">
        <w:rPr>
          <w:noProof/>
        </w:rPr>
        <w:t>Rachmayani, “Pendekatan Dan Teknik Supervisi Pendidika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121E6"/>
    <w:multiLevelType w:val="multilevel"/>
    <w:tmpl w:val="016121E6"/>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 w15:restartNumberingAfterBreak="0">
    <w:nsid w:val="04027C98"/>
    <w:multiLevelType w:val="multilevel"/>
    <w:tmpl w:val="04027C98"/>
    <w:lvl w:ilvl="0">
      <w:start w:val="1"/>
      <w:numFmt w:val="lowerLetter"/>
      <w:lvlText w:val="%1."/>
      <w:lvlJc w:val="left"/>
      <w:pPr>
        <w:ind w:left="1070" w:hanging="360"/>
      </w:pPr>
      <w:rPr>
        <w:rFonts w:ascii="Times New Roman" w:hAnsi="Times New Roman" w:cs="Times New Roman" w:hint="default"/>
      </w:rPr>
    </w:lvl>
    <w:lvl w:ilvl="1">
      <w:start w:val="1"/>
      <w:numFmt w:val="lowerLetter"/>
      <w:lvlText w:val="%2."/>
      <w:lvlJc w:val="left"/>
      <w:pPr>
        <w:ind w:left="1790" w:hanging="360"/>
      </w:pPr>
      <w:rPr>
        <w:rFonts w:ascii="Times New Roman" w:hAnsi="Times New Roman" w:cs="Times New Roman" w:hint="default"/>
      </w:rPr>
    </w:lvl>
    <w:lvl w:ilvl="2">
      <w:start w:val="1"/>
      <w:numFmt w:val="lowerRoman"/>
      <w:lvlText w:val="%3."/>
      <w:lvlJc w:val="right"/>
      <w:pPr>
        <w:ind w:left="2510" w:hanging="360"/>
      </w:pPr>
      <w:rPr>
        <w:rFonts w:ascii="Times New Roman" w:hAnsi="Times New Roman" w:cs="Times New Roman" w:hint="default"/>
      </w:rPr>
    </w:lvl>
    <w:lvl w:ilvl="3">
      <w:start w:val="1"/>
      <w:numFmt w:val="decimal"/>
      <w:lvlText w:val="%4."/>
      <w:lvlJc w:val="left"/>
      <w:pPr>
        <w:ind w:left="3230" w:hanging="360"/>
      </w:pPr>
      <w:rPr>
        <w:rFonts w:ascii="Times New Roman" w:hAnsi="Times New Roman" w:cs="Times New Roman" w:hint="default"/>
      </w:rPr>
    </w:lvl>
    <w:lvl w:ilvl="4">
      <w:start w:val="1"/>
      <w:numFmt w:val="lowerLetter"/>
      <w:lvlText w:val="%5."/>
      <w:lvlJc w:val="left"/>
      <w:pPr>
        <w:ind w:left="3950" w:hanging="360"/>
      </w:pPr>
      <w:rPr>
        <w:rFonts w:ascii="Times New Roman" w:hAnsi="Times New Roman" w:cs="Times New Roman" w:hint="default"/>
      </w:rPr>
    </w:lvl>
    <w:lvl w:ilvl="5">
      <w:start w:val="1"/>
      <w:numFmt w:val="lowerRoman"/>
      <w:lvlText w:val="%6."/>
      <w:lvlJc w:val="right"/>
      <w:pPr>
        <w:ind w:left="4670" w:hanging="360"/>
      </w:pPr>
      <w:rPr>
        <w:rFonts w:ascii="Times New Roman" w:hAnsi="Times New Roman" w:cs="Times New Roman" w:hint="default"/>
      </w:rPr>
    </w:lvl>
    <w:lvl w:ilvl="6">
      <w:start w:val="1"/>
      <w:numFmt w:val="decimal"/>
      <w:lvlText w:val="%7."/>
      <w:lvlJc w:val="left"/>
      <w:pPr>
        <w:ind w:left="5390" w:hanging="360"/>
      </w:pPr>
      <w:rPr>
        <w:rFonts w:ascii="Times New Roman" w:hAnsi="Times New Roman" w:cs="Times New Roman" w:hint="default"/>
      </w:rPr>
    </w:lvl>
    <w:lvl w:ilvl="7">
      <w:start w:val="1"/>
      <w:numFmt w:val="lowerLetter"/>
      <w:lvlText w:val="%8."/>
      <w:lvlJc w:val="left"/>
      <w:pPr>
        <w:ind w:left="6110" w:hanging="360"/>
      </w:pPr>
      <w:rPr>
        <w:rFonts w:ascii="Times New Roman" w:hAnsi="Times New Roman" w:cs="Times New Roman" w:hint="default"/>
      </w:rPr>
    </w:lvl>
    <w:lvl w:ilvl="8">
      <w:start w:val="1"/>
      <w:numFmt w:val="lowerRoman"/>
      <w:lvlText w:val="%9."/>
      <w:lvlJc w:val="right"/>
      <w:pPr>
        <w:ind w:left="6830" w:hanging="360"/>
      </w:pPr>
      <w:rPr>
        <w:rFonts w:ascii="Times New Roman" w:hAnsi="Times New Roman" w:cs="Times New Roman" w:hint="default"/>
      </w:rPr>
    </w:lvl>
  </w:abstractNum>
  <w:abstractNum w:abstractNumId="2" w15:restartNumberingAfterBreak="0">
    <w:nsid w:val="0DBF0F9E"/>
    <w:multiLevelType w:val="multilevel"/>
    <w:tmpl w:val="AABA2A1E"/>
    <w:lvl w:ilvl="0">
      <w:start w:val="1"/>
      <w:numFmt w:val="decimal"/>
      <w:lvlText w:val="%1."/>
      <w:lvlJc w:val="left"/>
      <w:pPr>
        <w:ind w:left="360" w:hanging="360"/>
      </w:pPr>
      <w:rPr>
        <w:rFonts w:ascii="Times New Roman" w:hAnsi="Times New Roman" w:cs="Times New Roman" w:hint="default"/>
      </w:rPr>
    </w:lvl>
    <w:lvl w:ilvl="1">
      <w:start w:val="1"/>
      <w:numFmt w:val="lowerLetter"/>
      <w:lvlText w:val="%2."/>
      <w:lvlJc w:val="left"/>
      <w:pPr>
        <w:ind w:left="1080" w:hanging="360"/>
      </w:pPr>
      <w:rPr>
        <w:rFonts w:ascii="Times New Roman" w:eastAsiaTheme="minorEastAsia" w:hAnsi="Times New Roman" w:cs="Times New Roman"/>
      </w:rPr>
    </w:lvl>
    <w:lvl w:ilvl="2">
      <w:start w:val="1"/>
      <w:numFmt w:val="lowerRoman"/>
      <w:lvlText w:val="%3."/>
      <w:lvlJc w:val="right"/>
      <w:pPr>
        <w:ind w:left="1800" w:hanging="360"/>
      </w:pPr>
      <w:rPr>
        <w:rFonts w:ascii="Times New Roman" w:hAnsi="Times New Roman" w:cs="Times New Roman" w:hint="default"/>
      </w:rPr>
    </w:lvl>
    <w:lvl w:ilvl="3">
      <w:start w:val="1"/>
      <w:numFmt w:val="decimal"/>
      <w:lvlText w:val="%4."/>
      <w:lvlJc w:val="left"/>
      <w:pPr>
        <w:ind w:left="2520" w:hanging="360"/>
      </w:pPr>
      <w:rPr>
        <w:rFonts w:ascii="Times New Roman" w:hAnsi="Times New Roman" w:cs="Times New Roman" w:hint="default"/>
      </w:rPr>
    </w:lvl>
    <w:lvl w:ilvl="4">
      <w:start w:val="1"/>
      <w:numFmt w:val="lowerLetter"/>
      <w:lvlText w:val="%5."/>
      <w:lvlJc w:val="left"/>
      <w:pPr>
        <w:ind w:left="3240" w:hanging="360"/>
      </w:pPr>
      <w:rPr>
        <w:rFonts w:ascii="Times New Roman" w:hAnsi="Times New Roman" w:cs="Times New Roman" w:hint="default"/>
      </w:rPr>
    </w:lvl>
    <w:lvl w:ilvl="5">
      <w:start w:val="1"/>
      <w:numFmt w:val="lowerRoman"/>
      <w:lvlText w:val="%6."/>
      <w:lvlJc w:val="right"/>
      <w:pPr>
        <w:ind w:left="3960" w:hanging="360"/>
      </w:pPr>
      <w:rPr>
        <w:rFonts w:ascii="Times New Roman" w:hAnsi="Times New Roman" w:cs="Times New Roman" w:hint="default"/>
      </w:rPr>
    </w:lvl>
    <w:lvl w:ilvl="6">
      <w:start w:val="1"/>
      <w:numFmt w:val="decimal"/>
      <w:lvlText w:val="%7."/>
      <w:lvlJc w:val="left"/>
      <w:pPr>
        <w:ind w:left="4680" w:hanging="360"/>
      </w:pPr>
      <w:rPr>
        <w:rFonts w:ascii="Times New Roman" w:hAnsi="Times New Roman" w:cs="Times New Roman" w:hint="default"/>
      </w:rPr>
    </w:lvl>
    <w:lvl w:ilvl="7">
      <w:start w:val="1"/>
      <w:numFmt w:val="lowerLetter"/>
      <w:lvlText w:val="%8."/>
      <w:lvlJc w:val="left"/>
      <w:pPr>
        <w:ind w:left="5400" w:hanging="360"/>
      </w:pPr>
      <w:rPr>
        <w:rFonts w:ascii="Times New Roman" w:hAnsi="Times New Roman" w:cs="Times New Roman" w:hint="default"/>
      </w:rPr>
    </w:lvl>
    <w:lvl w:ilvl="8">
      <w:start w:val="1"/>
      <w:numFmt w:val="lowerRoman"/>
      <w:lvlText w:val="%9."/>
      <w:lvlJc w:val="right"/>
      <w:pPr>
        <w:ind w:left="6120" w:hanging="360"/>
      </w:pPr>
      <w:rPr>
        <w:rFonts w:ascii="Times New Roman" w:hAnsi="Times New Roman" w:cs="Times New Roman" w:hint="default"/>
      </w:rPr>
    </w:lvl>
  </w:abstractNum>
  <w:abstractNum w:abstractNumId="3" w15:restartNumberingAfterBreak="0">
    <w:nsid w:val="1E8B775D"/>
    <w:multiLevelType w:val="multilevel"/>
    <w:tmpl w:val="1E8B775D"/>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4" w15:restartNumberingAfterBreak="0">
    <w:nsid w:val="2C2A7945"/>
    <w:multiLevelType w:val="multilevel"/>
    <w:tmpl w:val="2C2A7945"/>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 w15:restartNumberingAfterBreak="0">
    <w:nsid w:val="2CDB7FD8"/>
    <w:multiLevelType w:val="multilevel"/>
    <w:tmpl w:val="2CDB7FD8"/>
    <w:lvl w:ilvl="0">
      <w:start w:val="1"/>
      <w:numFmt w:val="decimal"/>
      <w:lvlText w:val="%1."/>
      <w:lvlJc w:val="left"/>
      <w:pPr>
        <w:ind w:left="360" w:hanging="360"/>
      </w:pPr>
      <w:rPr>
        <w:rFonts w:ascii="Times New Roman" w:hAnsi="Times New Roman" w:cs="Times New Roman" w:hint="default"/>
        <w:b/>
        <w:bCs/>
      </w:rPr>
    </w:lvl>
    <w:lvl w:ilvl="1">
      <w:start w:val="1"/>
      <w:numFmt w:val="lowerLetter"/>
      <w:lvlText w:val="%2."/>
      <w:lvlJc w:val="left"/>
      <w:pPr>
        <w:ind w:left="1080" w:hanging="360"/>
      </w:pPr>
      <w:rPr>
        <w:rFonts w:ascii="Times New Roman" w:hAnsi="Times New Roman" w:cs="Times New Roman" w:hint="default"/>
      </w:rPr>
    </w:lvl>
    <w:lvl w:ilvl="2">
      <w:start w:val="1"/>
      <w:numFmt w:val="lowerRoman"/>
      <w:lvlText w:val="%3."/>
      <w:lvlJc w:val="right"/>
      <w:pPr>
        <w:ind w:left="1800" w:hanging="360"/>
      </w:pPr>
      <w:rPr>
        <w:rFonts w:ascii="Times New Roman" w:hAnsi="Times New Roman" w:cs="Times New Roman" w:hint="default"/>
      </w:rPr>
    </w:lvl>
    <w:lvl w:ilvl="3">
      <w:start w:val="1"/>
      <w:numFmt w:val="decimal"/>
      <w:lvlText w:val="%4."/>
      <w:lvlJc w:val="left"/>
      <w:pPr>
        <w:ind w:left="2520" w:hanging="360"/>
      </w:pPr>
      <w:rPr>
        <w:rFonts w:ascii="Times New Roman" w:hAnsi="Times New Roman" w:cs="Times New Roman" w:hint="default"/>
      </w:rPr>
    </w:lvl>
    <w:lvl w:ilvl="4">
      <w:start w:val="1"/>
      <w:numFmt w:val="lowerLetter"/>
      <w:lvlText w:val="%5."/>
      <w:lvlJc w:val="left"/>
      <w:pPr>
        <w:ind w:left="3240" w:hanging="360"/>
      </w:pPr>
      <w:rPr>
        <w:rFonts w:ascii="Times New Roman" w:hAnsi="Times New Roman" w:cs="Times New Roman" w:hint="default"/>
      </w:rPr>
    </w:lvl>
    <w:lvl w:ilvl="5">
      <w:start w:val="1"/>
      <w:numFmt w:val="lowerRoman"/>
      <w:lvlText w:val="%6."/>
      <w:lvlJc w:val="right"/>
      <w:pPr>
        <w:ind w:left="3960" w:hanging="360"/>
      </w:pPr>
      <w:rPr>
        <w:rFonts w:ascii="Times New Roman" w:hAnsi="Times New Roman" w:cs="Times New Roman" w:hint="default"/>
      </w:rPr>
    </w:lvl>
    <w:lvl w:ilvl="6">
      <w:start w:val="1"/>
      <w:numFmt w:val="decimal"/>
      <w:lvlText w:val="%7."/>
      <w:lvlJc w:val="left"/>
      <w:pPr>
        <w:ind w:left="4680" w:hanging="360"/>
      </w:pPr>
      <w:rPr>
        <w:rFonts w:ascii="Times New Roman" w:hAnsi="Times New Roman" w:cs="Times New Roman" w:hint="default"/>
      </w:rPr>
    </w:lvl>
    <w:lvl w:ilvl="7">
      <w:start w:val="1"/>
      <w:numFmt w:val="lowerLetter"/>
      <w:lvlText w:val="%8."/>
      <w:lvlJc w:val="left"/>
      <w:pPr>
        <w:ind w:left="5400" w:hanging="360"/>
      </w:pPr>
      <w:rPr>
        <w:rFonts w:ascii="Times New Roman" w:hAnsi="Times New Roman" w:cs="Times New Roman" w:hint="default"/>
      </w:rPr>
    </w:lvl>
    <w:lvl w:ilvl="8">
      <w:start w:val="1"/>
      <w:numFmt w:val="lowerRoman"/>
      <w:lvlText w:val="%9."/>
      <w:lvlJc w:val="right"/>
      <w:pPr>
        <w:ind w:left="6120" w:hanging="360"/>
      </w:pPr>
      <w:rPr>
        <w:rFonts w:ascii="Times New Roman" w:hAnsi="Times New Roman" w:cs="Times New Roman" w:hint="default"/>
      </w:rPr>
    </w:lvl>
  </w:abstractNum>
  <w:abstractNum w:abstractNumId="6" w15:restartNumberingAfterBreak="0">
    <w:nsid w:val="3ED70BB1"/>
    <w:multiLevelType w:val="multilevel"/>
    <w:tmpl w:val="3ED70BB1"/>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7" w15:restartNumberingAfterBreak="0">
    <w:nsid w:val="51056EA2"/>
    <w:multiLevelType w:val="multilevel"/>
    <w:tmpl w:val="51056EA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5E9074C"/>
    <w:multiLevelType w:val="multilevel"/>
    <w:tmpl w:val="55E9074C"/>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58783B04"/>
    <w:multiLevelType w:val="multilevel"/>
    <w:tmpl w:val="58783B04"/>
    <w:lvl w:ilvl="0">
      <w:start w:val="1"/>
      <w:numFmt w:val="lowerLetter"/>
      <w:lvlText w:val="%1."/>
      <w:lvlJc w:val="left"/>
      <w:pPr>
        <w:ind w:left="1070"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0" w15:restartNumberingAfterBreak="0">
    <w:nsid w:val="750767DE"/>
    <w:multiLevelType w:val="multilevel"/>
    <w:tmpl w:val="750767D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num w:numId="1">
    <w:abstractNumId w:val="5"/>
  </w:num>
  <w:num w:numId="2">
    <w:abstractNumId w:val="7"/>
  </w:num>
  <w:num w:numId="3">
    <w:abstractNumId w:val="9"/>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601F"/>
    <w:rsid w:val="00051A53"/>
    <w:rsid w:val="00055E9A"/>
    <w:rsid w:val="000A4EB3"/>
    <w:rsid w:val="001016F7"/>
    <w:rsid w:val="00106695"/>
    <w:rsid w:val="00146D40"/>
    <w:rsid w:val="001529C8"/>
    <w:rsid w:val="00164433"/>
    <w:rsid w:val="0017392E"/>
    <w:rsid w:val="00192BA4"/>
    <w:rsid w:val="00194696"/>
    <w:rsid w:val="001B3F8B"/>
    <w:rsid w:val="001D155D"/>
    <w:rsid w:val="001F4DFF"/>
    <w:rsid w:val="00213E00"/>
    <w:rsid w:val="00220F9C"/>
    <w:rsid w:val="0023164C"/>
    <w:rsid w:val="00271144"/>
    <w:rsid w:val="002D746A"/>
    <w:rsid w:val="002E048D"/>
    <w:rsid w:val="003633E1"/>
    <w:rsid w:val="00365F7E"/>
    <w:rsid w:val="003671BC"/>
    <w:rsid w:val="003674F0"/>
    <w:rsid w:val="003A2E0E"/>
    <w:rsid w:val="003C0266"/>
    <w:rsid w:val="003C517B"/>
    <w:rsid w:val="003D1087"/>
    <w:rsid w:val="003E6FA6"/>
    <w:rsid w:val="003F17D2"/>
    <w:rsid w:val="00447190"/>
    <w:rsid w:val="004567D1"/>
    <w:rsid w:val="00482785"/>
    <w:rsid w:val="004865BE"/>
    <w:rsid w:val="0049587C"/>
    <w:rsid w:val="004C5F9C"/>
    <w:rsid w:val="004D3576"/>
    <w:rsid w:val="004E1E66"/>
    <w:rsid w:val="004E7913"/>
    <w:rsid w:val="004F33BE"/>
    <w:rsid w:val="005218CA"/>
    <w:rsid w:val="005258EB"/>
    <w:rsid w:val="0053601F"/>
    <w:rsid w:val="0055158C"/>
    <w:rsid w:val="00566997"/>
    <w:rsid w:val="00586AE0"/>
    <w:rsid w:val="005B1A95"/>
    <w:rsid w:val="005C5501"/>
    <w:rsid w:val="005D7B0F"/>
    <w:rsid w:val="005E210E"/>
    <w:rsid w:val="005F0C18"/>
    <w:rsid w:val="0060045F"/>
    <w:rsid w:val="006038AF"/>
    <w:rsid w:val="006127BE"/>
    <w:rsid w:val="00641478"/>
    <w:rsid w:val="006A32CB"/>
    <w:rsid w:val="006A7D3A"/>
    <w:rsid w:val="00765A4C"/>
    <w:rsid w:val="00774A36"/>
    <w:rsid w:val="00777DDB"/>
    <w:rsid w:val="00813A15"/>
    <w:rsid w:val="00817E7A"/>
    <w:rsid w:val="00821BE6"/>
    <w:rsid w:val="0085046D"/>
    <w:rsid w:val="008577A0"/>
    <w:rsid w:val="00875890"/>
    <w:rsid w:val="00876DE7"/>
    <w:rsid w:val="00887ECB"/>
    <w:rsid w:val="00897061"/>
    <w:rsid w:val="008D0DBE"/>
    <w:rsid w:val="008F47C8"/>
    <w:rsid w:val="00900750"/>
    <w:rsid w:val="00915747"/>
    <w:rsid w:val="0096472B"/>
    <w:rsid w:val="009A05DE"/>
    <w:rsid w:val="009A354E"/>
    <w:rsid w:val="009A45A6"/>
    <w:rsid w:val="009B589E"/>
    <w:rsid w:val="009C4C77"/>
    <w:rsid w:val="009C73BC"/>
    <w:rsid w:val="009F2FBF"/>
    <w:rsid w:val="00A009B3"/>
    <w:rsid w:val="00A01961"/>
    <w:rsid w:val="00A22518"/>
    <w:rsid w:val="00A30160"/>
    <w:rsid w:val="00A5649A"/>
    <w:rsid w:val="00A77A37"/>
    <w:rsid w:val="00A8517F"/>
    <w:rsid w:val="00AB3FAA"/>
    <w:rsid w:val="00AC4B25"/>
    <w:rsid w:val="00AD1E74"/>
    <w:rsid w:val="00B02C7C"/>
    <w:rsid w:val="00B12072"/>
    <w:rsid w:val="00B17C8C"/>
    <w:rsid w:val="00B54297"/>
    <w:rsid w:val="00B55AEE"/>
    <w:rsid w:val="00B65208"/>
    <w:rsid w:val="00B809F5"/>
    <w:rsid w:val="00BE2FBD"/>
    <w:rsid w:val="00BE7A48"/>
    <w:rsid w:val="00BF4E44"/>
    <w:rsid w:val="00C20ECC"/>
    <w:rsid w:val="00C36581"/>
    <w:rsid w:val="00CA4A53"/>
    <w:rsid w:val="00CD4BC6"/>
    <w:rsid w:val="00CD6621"/>
    <w:rsid w:val="00CE0416"/>
    <w:rsid w:val="00D04DD5"/>
    <w:rsid w:val="00D45CC1"/>
    <w:rsid w:val="00D515B9"/>
    <w:rsid w:val="00D55AE0"/>
    <w:rsid w:val="00D83C48"/>
    <w:rsid w:val="00DB439A"/>
    <w:rsid w:val="00DB78F2"/>
    <w:rsid w:val="00DE5EA8"/>
    <w:rsid w:val="00E005EC"/>
    <w:rsid w:val="00E21F7C"/>
    <w:rsid w:val="00E308D2"/>
    <w:rsid w:val="00E50C8D"/>
    <w:rsid w:val="00E51705"/>
    <w:rsid w:val="00E52D28"/>
    <w:rsid w:val="00E825CA"/>
    <w:rsid w:val="00E9308B"/>
    <w:rsid w:val="00ED1927"/>
    <w:rsid w:val="00F14217"/>
    <w:rsid w:val="00F461C7"/>
    <w:rsid w:val="00F77B29"/>
    <w:rsid w:val="00FA435D"/>
    <w:rsid w:val="00FA7C02"/>
    <w:rsid w:val="00FF67F8"/>
    <w:rsid w:val="6AC93C25"/>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A34846"/>
  <w15:docId w15:val="{6F53C6CE-C5E5-4308-9600-C0FF511C0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78" w:lineRule="auto"/>
    </w:pPr>
    <w:rPr>
      <w:kern w:val="2"/>
      <w:sz w:val="24"/>
      <w:szCs w:val="24"/>
      <w:lang w:val="id-ID" w:eastAsia="id-ID"/>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qFormat/>
    <w:rPr>
      <w:vertAlign w:val="superscript"/>
    </w:rPr>
  </w:style>
  <w:style w:type="paragraph" w:styleId="EndnoteText">
    <w:name w:val="endnote text"/>
    <w:basedOn w:val="Normal"/>
    <w:link w:val="EndnoteTextChar"/>
    <w:uiPriority w:val="99"/>
    <w:semiHidden/>
    <w:unhideWhenUsed/>
    <w:qFormat/>
    <w:pPr>
      <w:spacing w:after="0" w:line="240" w:lineRule="auto"/>
    </w:pPr>
    <w:rPr>
      <w:sz w:val="20"/>
      <w:szCs w:val="20"/>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qFormat/>
    <w:rPr>
      <w:color w:val="467886" w:themeColor="hyperlink"/>
      <w:u w:val="single"/>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character" w:customStyle="1" w:styleId="css-7gslln">
    <w:name w:val="css-7gslln"/>
    <w:basedOn w:val="DefaultParagraphFont"/>
    <w:qFormat/>
  </w:style>
  <w:style w:type="character" w:customStyle="1" w:styleId="css-0">
    <w:name w:val="css-0"/>
    <w:basedOn w:val="DefaultParagraphFont"/>
    <w:qFormat/>
  </w:style>
  <w:style w:type="character" w:customStyle="1" w:styleId="css-1f32sl1">
    <w:name w:val="css-1f32sl1"/>
    <w:basedOn w:val="DefaultParagraphFont"/>
    <w:qFormat/>
  </w:style>
  <w:style w:type="character" w:customStyle="1" w:styleId="css-1g9q2al">
    <w:name w:val="css-1g9q2al"/>
    <w:basedOn w:val="DefaultParagraphFont"/>
    <w:qFormat/>
  </w:style>
  <w:style w:type="character" w:customStyle="1" w:styleId="css-10o52y0">
    <w:name w:val="css-10o52y0"/>
    <w:basedOn w:val="DefaultParagraphFont"/>
  </w:style>
  <w:style w:type="character" w:customStyle="1" w:styleId="css-1fxatq4">
    <w:name w:val="css-1fxatq4"/>
    <w:basedOn w:val="DefaultParagraphFont"/>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EndnoteTextChar">
    <w:name w:val="Endnote Text Char"/>
    <w:basedOn w:val="DefaultParagraphFont"/>
    <w:link w:val="EndnoteText"/>
    <w:uiPriority w:val="99"/>
    <w:semiHidden/>
    <w:qFormat/>
    <w:rPr>
      <w:sz w:val="20"/>
      <w:szCs w:val="20"/>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character" w:styleId="UnresolvedMention">
    <w:name w:val="Unresolved Mention"/>
    <w:basedOn w:val="DefaultParagraphFont"/>
    <w:uiPriority w:val="99"/>
    <w:semiHidden/>
    <w:unhideWhenUsed/>
    <w:rsid w:val="00A009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4101056">
      <w:bodyDiv w:val="1"/>
      <w:marLeft w:val="0"/>
      <w:marRight w:val="0"/>
      <w:marTop w:val="0"/>
      <w:marBottom w:val="0"/>
      <w:divBdr>
        <w:top w:val="none" w:sz="0" w:space="0" w:color="auto"/>
        <w:left w:val="none" w:sz="0" w:space="0" w:color="auto"/>
        <w:bottom w:val="none" w:sz="0" w:space="0" w:color="auto"/>
        <w:right w:val="none" w:sz="0" w:space="0" w:color="auto"/>
      </w:divBdr>
    </w:div>
    <w:div w:id="904609107">
      <w:bodyDiv w:val="1"/>
      <w:marLeft w:val="0"/>
      <w:marRight w:val="0"/>
      <w:marTop w:val="0"/>
      <w:marBottom w:val="0"/>
      <w:divBdr>
        <w:top w:val="none" w:sz="0" w:space="0" w:color="auto"/>
        <w:left w:val="none" w:sz="0" w:space="0" w:color="auto"/>
        <w:bottom w:val="none" w:sz="0" w:space="0" w:color="auto"/>
        <w:right w:val="none" w:sz="0" w:space="0" w:color="auto"/>
      </w:divBdr>
    </w:div>
    <w:div w:id="11793503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231100931@almaata.ac.id" TargetMode="External"/><Relationship Id="rId13" Type="http://schemas.openxmlformats.org/officeDocument/2006/relationships/hyperlink" Target="mailto:231100907@almaata.ac.i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2311009897@almaa.ac.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31100917@almaata.ac.id" TargetMode="External"/><Relationship Id="rId5" Type="http://schemas.openxmlformats.org/officeDocument/2006/relationships/webSettings" Target="webSettings.xml"/><Relationship Id="rId15" Type="http://schemas.openxmlformats.org/officeDocument/2006/relationships/hyperlink" Target="mailto:wahyukholis@almaata.ac.id" TargetMode="External"/><Relationship Id="rId10" Type="http://schemas.openxmlformats.org/officeDocument/2006/relationships/hyperlink" Target="mailto:231100921@almaata.ac.id" TargetMode="External"/><Relationship Id="rId4" Type="http://schemas.openxmlformats.org/officeDocument/2006/relationships/settings" Target="settings.xml"/><Relationship Id="rId9" Type="http://schemas.openxmlformats.org/officeDocument/2006/relationships/hyperlink" Target="mailto:231100930@almaata.ac.id" TargetMode="External"/><Relationship Id="rId14" Type="http://schemas.openxmlformats.org/officeDocument/2006/relationships/hyperlink" Target="mailto:231100893@almaata.ac.id"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EBF92D-2F82-46F5-BF92-A2FB35717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6</Pages>
  <Words>6645</Words>
  <Characters>37878</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ditubiqudrotillah@gmail.com</dc:creator>
  <cp:lastModifiedBy>rodhotuljannah744@gmail.com</cp:lastModifiedBy>
  <cp:revision>4</cp:revision>
  <dcterms:created xsi:type="dcterms:W3CDTF">2025-04-28T16:10:00Z</dcterms:created>
  <dcterms:modified xsi:type="dcterms:W3CDTF">2025-04-28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b677a24dba3de761c31ae7dd691e32ea4faed8f90b79631de25791426dd728</vt:lpwstr>
  </property>
  <property fmtid="{D5CDD505-2E9C-101B-9397-08002B2CF9AE}" pid="3" name="Mendeley Document_1">
    <vt:lpwstr>True</vt:lpwstr>
  </property>
  <property fmtid="{D5CDD505-2E9C-101B-9397-08002B2CF9AE}" pid="4" name="Mendeley Unique User Id_1">
    <vt:lpwstr>096397fd-6e76-367f-a499-abd799417d16</vt:lpwstr>
  </property>
  <property fmtid="{D5CDD505-2E9C-101B-9397-08002B2CF9AE}" pid="5" name="Mendeley Citation Style_1">
    <vt:lpwstr>http://www.zotero.org/styles/chicago-fullnote-bibliography</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KSOProductBuildVer">
    <vt:lpwstr>1033-12.2.0.20795</vt:lpwstr>
  </property>
  <property fmtid="{D5CDD505-2E9C-101B-9397-08002B2CF9AE}" pid="27" name="ICV">
    <vt:lpwstr>CD20195B87044CE592EE2F2D052B6C94_12</vt:lpwstr>
  </property>
</Properties>
</file>